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CC38BE" w14:textId="14FF5450" w:rsidR="008911F9" w:rsidRPr="00C97862" w:rsidRDefault="008911F9" w:rsidP="00E17B5A">
      <w:pPr>
        <w:pStyle w:val="Title"/>
      </w:pPr>
      <w:r w:rsidRPr="00C97862">
        <w:t xml:space="preserve">False Bay Literature Review </w:t>
      </w:r>
    </w:p>
    <w:p w14:paraId="19B3904B" w14:textId="293EE42B" w:rsidR="001F5F67" w:rsidRPr="00C97862" w:rsidRDefault="001F5F67" w:rsidP="001F5F67">
      <w:pPr>
        <w:pStyle w:val="Heading1"/>
      </w:pPr>
      <w:r w:rsidRPr="00C97862">
        <w:t>Surrounding Waters – Regional influences</w:t>
      </w:r>
    </w:p>
    <w:p w14:paraId="33F7654B" w14:textId="77777777" w:rsidR="0019423F" w:rsidRPr="00C97862" w:rsidRDefault="0019423F" w:rsidP="0019423F"/>
    <w:p w14:paraId="0F768EC9" w14:textId="6EFA76FC" w:rsidR="001F5F67" w:rsidRDefault="00F753CE" w:rsidP="001F5F67">
      <w:pPr>
        <w:pStyle w:val="Heading1"/>
      </w:pPr>
      <w:r w:rsidRPr="00C97862">
        <w:t xml:space="preserve">Physical </w:t>
      </w:r>
      <w:r w:rsidR="00555030" w:rsidRPr="00C97862">
        <w:t>Characteristics of False Bay</w:t>
      </w:r>
      <w:r w:rsidR="001F5F67" w:rsidRPr="00C97862">
        <w:t xml:space="preserve"> </w:t>
      </w:r>
    </w:p>
    <w:p w14:paraId="20F30D49" w14:textId="77777777" w:rsidR="004D0F8D" w:rsidRDefault="00160B18" w:rsidP="00FE2C50">
      <w:pPr>
        <w:rPr>
          <w:rFonts w:eastAsiaTheme="minorEastAsia"/>
        </w:rPr>
      </w:pPr>
      <w:r>
        <w:t>False Bay is a</w:t>
      </w:r>
      <w:r w:rsidR="00F11F09">
        <w:t xml:space="preserve"> </w:t>
      </w:r>
      <w:r w:rsidR="00EF0FCB">
        <w:t>square</w:t>
      </w:r>
      <w:r w:rsidR="00EF12CE">
        <w:t>-shaped</w:t>
      </w:r>
      <w:r w:rsidR="00F11F09">
        <w:t xml:space="preserve"> embayment </w:t>
      </w:r>
      <w:r w:rsidR="004F246E">
        <w:t xml:space="preserve">on the </w:t>
      </w:r>
      <w:r w:rsidR="00740D51">
        <w:t>south</w:t>
      </w:r>
      <w:r w:rsidR="00817EC8">
        <w:t>west</w:t>
      </w:r>
      <w:r w:rsidR="00740D51">
        <w:t xml:space="preserve"> coast of South Africa</w:t>
      </w:r>
      <w:r w:rsidR="0075658D">
        <w:t xml:space="preserve">. </w:t>
      </w:r>
      <w:r w:rsidR="00061CE7">
        <w:t>The central coordinates</w:t>
      </w:r>
      <w:r w:rsidR="001700F0">
        <w:t xml:space="preserve"> </w:t>
      </w:r>
      <w:r w:rsidR="00061CE7">
        <w:t>of the bay</w:t>
      </w:r>
      <w:r w:rsidR="001700F0">
        <w:t>, as presented by</w:t>
      </w:r>
      <w:r w:rsidR="00B75920">
        <w:t xml:space="preserve"> Flemming (2024),</w:t>
      </w:r>
      <w:r w:rsidR="001700F0">
        <w:t xml:space="preserve"> </w:t>
      </w:r>
      <w:r w:rsidR="00061CE7">
        <w:t xml:space="preserve">are </w:t>
      </w:r>
      <m:oMath>
        <m:r>
          <w:rPr>
            <w:rFonts w:ascii="Cambria Math" w:hAnsi="Cambria Math"/>
          </w:rPr>
          <m:t>34°</m:t>
        </m:r>
        <m:sSup>
          <m:sSupPr>
            <m:ctrlPr>
              <w:rPr>
                <w:rFonts w:ascii="Cambria Math" w:hAnsi="Cambria Math"/>
                <w:i/>
              </w:rPr>
            </m:ctrlPr>
          </m:sSupPr>
          <m:e>
            <m:r>
              <w:rPr>
                <w:rFonts w:ascii="Cambria Math" w:hAnsi="Cambria Math"/>
              </w:rPr>
              <m:t>14.0</m:t>
            </m:r>
          </m:e>
          <m:sup>
            <m:r>
              <w:rPr>
                <w:rFonts w:ascii="Cambria Math" w:hAnsi="Cambria Math"/>
              </w:rPr>
              <m:t>'</m:t>
            </m:r>
          </m:sup>
        </m:sSup>
        <m:r>
          <w:rPr>
            <w:rFonts w:ascii="Cambria Math" w:hAnsi="Cambria Math"/>
          </w:rPr>
          <m:t>S</m:t>
        </m:r>
      </m:oMath>
      <w:r w:rsidR="0048665B">
        <w:rPr>
          <w:rFonts w:eastAsiaTheme="minorEastAsia"/>
        </w:rPr>
        <w:t xml:space="preserve"> and </w:t>
      </w:r>
      <m:oMath>
        <m:r>
          <w:rPr>
            <w:rFonts w:ascii="Cambria Math" w:eastAsiaTheme="minorEastAsia" w:hAnsi="Cambria Math"/>
          </w:rPr>
          <m:t>18°39.0'E</m:t>
        </m:r>
      </m:oMath>
      <w:r w:rsidR="00612418">
        <w:rPr>
          <w:rFonts w:eastAsiaTheme="minorEastAsia"/>
        </w:rPr>
        <w:t xml:space="preserve"> </w:t>
      </w:r>
      <w:r w:rsidR="00612418" w:rsidRPr="001341B8">
        <w:rPr>
          <w:rFonts w:eastAsiaTheme="minorEastAsia"/>
        </w:rPr>
        <w:t>(Figure 1</w:t>
      </w:r>
      <w:r w:rsidR="00F1570A" w:rsidRPr="001341B8">
        <w:rPr>
          <w:rFonts w:eastAsiaTheme="minorEastAsia"/>
        </w:rPr>
        <w:t>).</w:t>
      </w:r>
      <w:r w:rsidR="00F1570A">
        <w:rPr>
          <w:rFonts w:eastAsiaTheme="minorEastAsia"/>
        </w:rPr>
        <w:t xml:space="preserve"> </w:t>
      </w:r>
      <w:r w:rsidR="003A77EC">
        <w:rPr>
          <w:rFonts w:eastAsiaTheme="minorEastAsia"/>
        </w:rPr>
        <w:t xml:space="preserve">The </w:t>
      </w:r>
      <w:r w:rsidR="0048128B">
        <w:rPr>
          <w:rFonts w:eastAsiaTheme="minorEastAsia"/>
        </w:rPr>
        <w:t xml:space="preserve">maximum </w:t>
      </w:r>
      <w:r w:rsidR="00520024">
        <w:rPr>
          <w:rFonts w:eastAsiaTheme="minorEastAsia"/>
        </w:rPr>
        <w:t>meridional</w:t>
      </w:r>
      <w:r w:rsidR="0048128B">
        <w:rPr>
          <w:rFonts w:eastAsiaTheme="minorEastAsia"/>
        </w:rPr>
        <w:t xml:space="preserve"> extension </w:t>
      </w:r>
      <w:r w:rsidR="00520024">
        <w:rPr>
          <w:rFonts w:eastAsiaTheme="minorEastAsia"/>
        </w:rPr>
        <w:t xml:space="preserve">of the bay </w:t>
      </w:r>
      <w:r w:rsidR="00551C80">
        <w:rPr>
          <w:rFonts w:eastAsiaTheme="minorEastAsia"/>
        </w:rPr>
        <w:t>is ~</w:t>
      </w:r>
      <w:r w:rsidR="00427C94">
        <w:rPr>
          <w:rFonts w:eastAsiaTheme="minorEastAsia"/>
        </w:rPr>
        <w:t>35 km from northern shore to the latitude crossing Cape Hangklip to the south</w:t>
      </w:r>
      <w:r w:rsidR="00EC68E6">
        <w:rPr>
          <w:rFonts w:eastAsiaTheme="minorEastAsia"/>
        </w:rPr>
        <w:t xml:space="preserve"> </w:t>
      </w:r>
      <m:oMath>
        <m:r>
          <w:rPr>
            <w:rFonts w:ascii="Cambria Math" w:eastAsiaTheme="minorEastAsia" w:hAnsi="Cambria Math"/>
          </w:rPr>
          <m:t>(34°</m:t>
        </m:r>
        <m:sSup>
          <m:sSupPr>
            <m:ctrlPr>
              <w:rPr>
                <w:rFonts w:ascii="Cambria Math" w:eastAsiaTheme="minorEastAsia" w:hAnsi="Cambria Math"/>
                <w:i/>
              </w:rPr>
            </m:ctrlPr>
          </m:sSupPr>
          <m:e>
            <m:r>
              <w:rPr>
                <w:rFonts w:ascii="Cambria Math" w:eastAsiaTheme="minorEastAsia" w:hAnsi="Cambria Math"/>
              </w:rPr>
              <m:t>23</m:t>
            </m:r>
          </m:e>
          <m:sup>
            <m:r>
              <w:rPr>
                <w:rFonts w:ascii="Cambria Math" w:eastAsiaTheme="minorEastAsia" w:hAnsi="Cambria Math"/>
              </w:rPr>
              <m:t>'</m:t>
            </m:r>
          </m:sup>
        </m:sSup>
        <m:r>
          <w:rPr>
            <w:rFonts w:ascii="Cambria Math" w:eastAsiaTheme="minorEastAsia" w:hAnsi="Cambria Math"/>
          </w:rPr>
          <m:t>S)</m:t>
        </m:r>
      </m:oMath>
      <w:r w:rsidR="00F81826">
        <w:rPr>
          <w:rFonts w:eastAsiaTheme="minorEastAsia"/>
        </w:rPr>
        <w:t>, w</w:t>
      </w:r>
      <w:r w:rsidR="00520024">
        <w:rPr>
          <w:rFonts w:eastAsiaTheme="minorEastAsia"/>
        </w:rPr>
        <w:t>hile the zonal counterpart is ~</w:t>
      </w:r>
      <w:r w:rsidR="00FF7674">
        <w:rPr>
          <w:rFonts w:eastAsiaTheme="minorEastAsia"/>
        </w:rPr>
        <w:t>39 km between Fish Hoek and Gordon’s Bay</w:t>
      </w:r>
      <w:r w:rsidR="001700F0">
        <w:rPr>
          <w:rFonts w:eastAsiaTheme="minorEastAsia"/>
        </w:rPr>
        <w:t xml:space="preserve"> </w:t>
      </w:r>
      <w:r w:rsidR="00B75920">
        <w:rPr>
          <w:rFonts w:eastAsiaTheme="minorEastAsia"/>
        </w:rPr>
        <w:fldChar w:fldCharType="begin"/>
      </w:r>
      <w:r w:rsidR="00B75920">
        <w:rPr>
          <w:rFonts w:eastAsiaTheme="minorEastAsia"/>
        </w:rPr>
        <w:instrText xml:space="preserve"> ADDIN ZOTERO_ITEM CSL_CITATION {"citationID":"InumW5QP","properties":{"formattedCitation":"(Flemming, 2024)","plainCitation":"(Flemming, 2024)","noteIndex":0},"citationItems":[{"id":520,"uris":["http://zotero.org/users/14070386/items/6RYDQIHB"],"itemData":{"id":520,"type":"article-journal","abstract":"False Bay is a large, physically confined embayment located along the southwest coast of South Africa. It is a classic example of a coastal compartment or littoral cell that acts as a receptor and sink of both terrestrial (siliciclastic) and marine (bioclastic) material. It is almost square in shape, measuring </w:instrText>
      </w:r>
      <w:r w:rsidR="00B75920">
        <w:rPr>
          <w:rFonts w:ascii="Cambria Math" w:eastAsiaTheme="minorEastAsia" w:hAnsi="Cambria Math" w:cs="Cambria Math"/>
        </w:rPr>
        <w:instrText>∼</w:instrText>
      </w:r>
      <w:r w:rsidR="00B75920">
        <w:rPr>
          <w:rFonts w:eastAsiaTheme="minorEastAsia"/>
        </w:rPr>
        <w:instrText xml:space="preserve">35 km N-S and </w:instrText>
      </w:r>
      <w:r w:rsidR="00B75920">
        <w:rPr>
          <w:rFonts w:ascii="Cambria Math" w:eastAsiaTheme="minorEastAsia" w:hAnsi="Cambria Math" w:cs="Cambria Math"/>
        </w:rPr>
        <w:instrText>∼</w:instrText>
      </w:r>
      <w:r w:rsidR="00B75920">
        <w:rPr>
          <w:rFonts w:eastAsiaTheme="minorEastAsia"/>
        </w:rPr>
        <w:instrText xml:space="preserve">39 km W-E and covering </w:instrText>
      </w:r>
      <w:r w:rsidR="00B75920">
        <w:rPr>
          <w:rFonts w:ascii="Cambria Math" w:eastAsiaTheme="minorEastAsia" w:hAnsi="Cambria Math" w:cs="Cambria Math"/>
        </w:rPr>
        <w:instrText>∼</w:instrText>
      </w:r>
      <w:r w:rsidR="00B75920">
        <w:rPr>
          <w:rFonts w:eastAsiaTheme="minorEastAsia"/>
        </w:rPr>
        <w:instrText xml:space="preserve">1130 km2. Only a few small rivers discharge into the bay, as a consequence of which only small amounts of sediment are episodically supplied to the bay. The bathymetry reveals two well-defined terraces, one between 30 and 45 m, the other between 50 and 55 m water depth, which are indicative of extended Pleistocene sea-level stillstands. Sediment is dispersed by long-period ocean swells approaching from the southwestern quadrant, as well as nearshore swell- and wind-driven currents. The presence of a prominent rock pinnacle at the entrance to the bay (Rocky Bank) causes wave orthogonals to converge on its leeward side, and which results in substantial wave amplification along the eastern shore of the bay. Coarse-grained sediments (gravel, very coarse sand, coarse sand and medium sand) line the rocky shores in the west and east, and are dispersed around and away from submarine rock outcrops, whereas fine-grained sediments (fine sand, very fine sand and mud) are largely confined to an arcuate belt extending along the centre of the bay from shallow water in the northwest to the deepest parts in the south. This is documented by the distribution of individual size fractions and the mean grain size, and applies to both the siliciclastic and the bioclastic sediment components which appear to be in hydraulic equilibrium. There is a distinct N-S gradient from lower to higher bioclastic content with increasing water depth. The textural parameters (mean grain size, sorting and skewness) reveal the existence of two hydraulic populations that are mixed in various proportions in the course of their dispersal in the form of either bed load or suspended load transport. The mud fraction is closely linked to the dispersal pattern of the fine and very fine sand fractions, indicating that it is transported in the form of aggregates and/or faecal pellets, the bulk of which is evidently in hydraulic equilibrium with the finer-grained sands. It can be anticipated that, during lower Pleistocene sea levels, the palaeo-False Bay valley was occupied, or at least regularly visited, by large and small African mammals and early humans.","container-title":"Journal of Coastal Conservation","DOI":"10.1007/s11852-024-01080-z","ISSN":"1874-7841","issue":"6","journalAbbreviation":"J Coast Conserv","language":"en","license":"2024 The Author(s)","note":"Company: Springer\nDistributor: Springer\nInstitution: Springer\nLabel: Springer\nnumber: 6\npublisher: Springer Netherlands","page":"1-23","source":"link-springer-com.ezproxy.uct.ac.za","title":"Sedimentology of False Bay (Western Cape, South Africa): geological background information for the integrated environmental management of a physically confined coastal compartment","title-short":"Sedimentology of False Bay (Western Cape, South Africa)","volume":"28","author":[{"family":"Flemming","given":"Burghard W."}],"issued":{"date-parts":[["2024",12,1]]}}}],"schema":"https://github.com/citation-style-language/schema/raw/master/csl-citation.json"} </w:instrText>
      </w:r>
      <w:r w:rsidR="00B75920">
        <w:rPr>
          <w:rFonts w:eastAsiaTheme="minorEastAsia"/>
        </w:rPr>
        <w:fldChar w:fldCharType="separate"/>
      </w:r>
      <w:r w:rsidR="00B75920" w:rsidRPr="00B75920">
        <w:t>(Flemming, 2024)</w:t>
      </w:r>
      <w:r w:rsidR="00B75920">
        <w:rPr>
          <w:rFonts w:eastAsiaTheme="minorEastAsia"/>
        </w:rPr>
        <w:fldChar w:fldCharType="end"/>
      </w:r>
      <w:r w:rsidR="00B75920">
        <w:rPr>
          <w:rFonts w:eastAsiaTheme="minorEastAsia"/>
        </w:rPr>
        <w:t xml:space="preserve">. </w:t>
      </w:r>
      <w:r w:rsidR="00F1502A">
        <w:rPr>
          <w:rFonts w:eastAsiaTheme="minorEastAsia"/>
        </w:rPr>
        <w:t xml:space="preserve">The </w:t>
      </w:r>
      <w:r w:rsidR="00C81A4F">
        <w:rPr>
          <w:rFonts w:eastAsiaTheme="minorEastAsia"/>
        </w:rPr>
        <w:t>embayed</w:t>
      </w:r>
      <w:r w:rsidR="00F1502A">
        <w:rPr>
          <w:rFonts w:eastAsiaTheme="minorEastAsia"/>
        </w:rPr>
        <w:t xml:space="preserve"> area is approxi</w:t>
      </w:r>
      <w:r w:rsidR="00B471CF">
        <w:rPr>
          <w:rFonts w:eastAsiaTheme="minorEastAsia"/>
        </w:rPr>
        <w:t xml:space="preserve">mately </w:t>
      </w:r>
      <m:oMath>
        <m:r>
          <w:rPr>
            <w:rFonts w:ascii="Cambria Math" w:eastAsiaTheme="minorEastAsia" w:hAnsi="Cambria Math"/>
          </w:rPr>
          <m:t>1130 k</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3D5EC2">
        <w:rPr>
          <w:rFonts w:eastAsiaTheme="minorEastAsia"/>
        </w:rPr>
        <w:t xml:space="preserve"> </w:t>
      </w:r>
      <w:r w:rsidR="003D5EC2">
        <w:rPr>
          <w:rFonts w:eastAsiaTheme="minorEastAsia"/>
        </w:rPr>
        <w:fldChar w:fldCharType="begin"/>
      </w:r>
      <w:r w:rsidR="003D5EC2">
        <w:rPr>
          <w:rFonts w:eastAsiaTheme="minorEastAsia"/>
        </w:rPr>
        <w:instrText xml:space="preserve"> ADDIN ZOTERO_ITEM CSL_CITATION {"citationID":"2YCuMgj1","properties":{"formattedCitation":"(Flemming, 2024)","plainCitation":"(Flemming, 2024)","noteIndex":0},"citationItems":[{"id":520,"uris":["http://zotero.org/users/14070386/items/6RYDQIHB"],"itemData":{"id":520,"type":"article-journal","abstract":"False Bay is a large, physically confined embayment located along the southwest coast of South Africa. It is a classic example of a coastal compartment or littoral cell that acts as a receptor and sink of both terrestrial (siliciclastic) and marine (bioclastic) material. It is almost square in shape, measuring </w:instrText>
      </w:r>
      <w:r w:rsidR="003D5EC2">
        <w:rPr>
          <w:rFonts w:ascii="Cambria Math" w:eastAsiaTheme="minorEastAsia" w:hAnsi="Cambria Math" w:cs="Cambria Math"/>
        </w:rPr>
        <w:instrText>∼</w:instrText>
      </w:r>
      <w:r w:rsidR="003D5EC2">
        <w:rPr>
          <w:rFonts w:eastAsiaTheme="minorEastAsia"/>
        </w:rPr>
        <w:instrText xml:space="preserve">35 km N-S and </w:instrText>
      </w:r>
      <w:r w:rsidR="003D5EC2">
        <w:rPr>
          <w:rFonts w:ascii="Cambria Math" w:eastAsiaTheme="minorEastAsia" w:hAnsi="Cambria Math" w:cs="Cambria Math"/>
        </w:rPr>
        <w:instrText>∼</w:instrText>
      </w:r>
      <w:r w:rsidR="003D5EC2">
        <w:rPr>
          <w:rFonts w:eastAsiaTheme="minorEastAsia"/>
        </w:rPr>
        <w:instrText xml:space="preserve">39 km W-E and covering </w:instrText>
      </w:r>
      <w:r w:rsidR="003D5EC2">
        <w:rPr>
          <w:rFonts w:ascii="Cambria Math" w:eastAsiaTheme="minorEastAsia" w:hAnsi="Cambria Math" w:cs="Cambria Math"/>
        </w:rPr>
        <w:instrText>∼</w:instrText>
      </w:r>
      <w:r w:rsidR="003D5EC2">
        <w:rPr>
          <w:rFonts w:eastAsiaTheme="minorEastAsia"/>
        </w:rPr>
        <w:instrText xml:space="preserve">1130 km2. Only a few small rivers discharge into the bay, as a consequence of which only small amounts of sediment are episodically supplied to the bay. The bathymetry reveals two well-defined terraces, one between 30 and 45 m, the other between 50 and 55 m water depth, which are indicative of extended Pleistocene sea-level stillstands. Sediment is dispersed by long-period ocean swells approaching from the southwestern quadrant, as well as nearshore swell- and wind-driven currents. The presence of a prominent rock pinnacle at the entrance to the bay (Rocky Bank) causes wave orthogonals to converge on its leeward side, and which results in substantial wave amplification along the eastern shore of the bay. Coarse-grained sediments (gravel, very coarse sand, coarse sand and medium sand) line the rocky shores in the west and east, and are dispersed around and away from submarine rock outcrops, whereas fine-grained sediments (fine sand, very fine sand and mud) are largely confined to an arcuate belt extending along the centre of the bay from shallow water in the northwest to the deepest parts in the south. This is documented by the distribution of individual size fractions and the mean grain size, and applies to both the siliciclastic and the bioclastic sediment components which appear to be in hydraulic equilibrium. There is a distinct N-S gradient from lower to higher bioclastic content with increasing water depth. The textural parameters (mean grain size, sorting and skewness) reveal the existence of two hydraulic populations that are mixed in various proportions in the course of their dispersal in the form of either bed load or suspended load transport. The mud fraction is closely linked to the dispersal pattern of the fine and very fine sand fractions, indicating that it is transported in the form of aggregates and/or faecal pellets, the bulk of which is evidently in hydraulic equilibrium with the finer-grained sands. It can be anticipated that, during lower Pleistocene sea levels, the palaeo-False Bay valley was occupied, or at least regularly visited, by large and small African mammals and early humans.","container-title":"Journal of Coastal Conservation","DOI":"10.1007/s11852-024-01080-z","ISSN":"1874-7841","issue":"6","journalAbbreviation":"J Coast Conserv","language":"en","license":"2024 The Author(s)","note":"Company: Springer\nDistributor: Springer\nInstitution: Springer\nLabel: Springer\nnumber: 6\npublisher: Springer Netherlands","page":"1-23","source":"link-springer-com.ezproxy.uct.ac.za","title":"Sedimentology of False Bay (Western Cape, South Africa): geological background information for the integrated environmental management of a physically confined coastal compartment","title-short":"Sedimentology of False Bay (Western Cape, South Africa)","volume":"28","author":[{"family":"Flemming","given":"Burghard W."}],"issued":{"date-parts":[["2024",12,1]]}}}],"schema":"https://github.com/citation-style-language/schema/raw/master/csl-citation.json"} </w:instrText>
      </w:r>
      <w:r w:rsidR="003D5EC2">
        <w:rPr>
          <w:rFonts w:eastAsiaTheme="minorEastAsia"/>
        </w:rPr>
        <w:fldChar w:fldCharType="separate"/>
      </w:r>
      <w:r w:rsidR="003D5EC2" w:rsidRPr="003D5EC2">
        <w:t>(Flemming, 2024)</w:t>
      </w:r>
      <w:r w:rsidR="003D5EC2">
        <w:rPr>
          <w:rFonts w:eastAsiaTheme="minorEastAsia"/>
        </w:rPr>
        <w:fldChar w:fldCharType="end"/>
      </w:r>
      <w:r w:rsidR="003D5EC2">
        <w:rPr>
          <w:rFonts w:eastAsiaTheme="minorEastAsia"/>
        </w:rPr>
        <w:t>.</w:t>
      </w:r>
    </w:p>
    <w:p w14:paraId="729214B1" w14:textId="6FA17ADB" w:rsidR="00C03C38" w:rsidRDefault="00950908" w:rsidP="00FE2C50">
      <w:pPr>
        <w:rPr>
          <w:rFonts w:eastAsiaTheme="minorEastAsia"/>
        </w:rPr>
      </w:pPr>
      <w:r>
        <w:rPr>
          <w:rFonts w:eastAsiaTheme="minorEastAsia"/>
        </w:rPr>
        <w:t>The average depth is ~41 m and the deepest point</w:t>
      </w:r>
      <w:r w:rsidR="006E7DE3">
        <w:rPr>
          <w:rFonts w:eastAsiaTheme="minorEastAsia"/>
        </w:rPr>
        <w:t xml:space="preserve"> near the entrance</w:t>
      </w:r>
      <w:r>
        <w:rPr>
          <w:rFonts w:eastAsiaTheme="minorEastAsia"/>
        </w:rPr>
        <w:t xml:space="preserve"> is </w:t>
      </w:r>
      <w:r w:rsidR="006E7DE3">
        <w:rPr>
          <w:rFonts w:eastAsiaTheme="minorEastAsia"/>
        </w:rPr>
        <w:t xml:space="preserve">~90 m </w:t>
      </w:r>
      <w:r w:rsidR="003D5EC2">
        <w:rPr>
          <w:rFonts w:eastAsiaTheme="minorEastAsia"/>
        </w:rPr>
        <w:t xml:space="preserve"> </w:t>
      </w:r>
      <w:r w:rsidR="00540623" w:rsidRPr="00540623">
        <w:rPr>
          <w:rFonts w:eastAsiaTheme="minorEastAsia"/>
          <w:highlight w:val="yellow"/>
        </w:rPr>
        <w:t>(TALJAARD 2000).</w:t>
      </w:r>
      <w:r w:rsidR="00540623">
        <w:rPr>
          <w:rFonts w:eastAsiaTheme="minorEastAsia"/>
        </w:rPr>
        <w:t xml:space="preserve"> </w:t>
      </w:r>
      <w:r w:rsidR="00A64704">
        <w:rPr>
          <w:rFonts w:eastAsiaTheme="minorEastAsia"/>
        </w:rPr>
        <w:t xml:space="preserve">The </w:t>
      </w:r>
      <w:r w:rsidR="003369A9">
        <w:rPr>
          <w:rFonts w:eastAsiaTheme="minorEastAsia"/>
        </w:rPr>
        <w:t xml:space="preserve">bay is open to the sea at its southern extent, which is </w:t>
      </w:r>
      <w:r w:rsidR="007946DE">
        <w:rPr>
          <w:rFonts w:eastAsiaTheme="minorEastAsia"/>
        </w:rPr>
        <w:t xml:space="preserve">defined by Cape Point and Cape Hangklip to the west and east respectively. </w:t>
      </w:r>
      <w:r w:rsidR="00305CFC">
        <w:rPr>
          <w:rFonts w:eastAsiaTheme="minorEastAsia"/>
        </w:rPr>
        <w:t xml:space="preserve">The northern extent is defined by long sweeping beaches </w:t>
      </w:r>
      <w:r w:rsidR="00B96BA3">
        <w:rPr>
          <w:rFonts w:eastAsiaTheme="minorEastAsia"/>
        </w:rPr>
        <w:t xml:space="preserve">separated </w:t>
      </w:r>
      <w:r w:rsidR="007B3F88">
        <w:rPr>
          <w:rFonts w:eastAsiaTheme="minorEastAsia"/>
        </w:rPr>
        <w:t xml:space="preserve">nearly </w:t>
      </w:r>
      <w:r w:rsidR="00CE6471">
        <w:rPr>
          <w:rFonts w:eastAsiaTheme="minorEastAsia"/>
        </w:rPr>
        <w:t>halfway</w:t>
      </w:r>
      <w:r w:rsidR="00B96BA3">
        <w:rPr>
          <w:rFonts w:eastAsiaTheme="minorEastAsia"/>
        </w:rPr>
        <w:t xml:space="preserve"> </w:t>
      </w:r>
      <w:r w:rsidR="008A20A3">
        <w:rPr>
          <w:rFonts w:eastAsiaTheme="minorEastAsia"/>
        </w:rPr>
        <w:t xml:space="preserve">by the </w:t>
      </w:r>
      <w:r w:rsidR="00C62BCE">
        <w:rPr>
          <w:rFonts w:eastAsiaTheme="minorEastAsia"/>
        </w:rPr>
        <w:t xml:space="preserve">eroding cliffs </w:t>
      </w:r>
      <w:r w:rsidR="008A20A3">
        <w:rPr>
          <w:rFonts w:eastAsiaTheme="minorEastAsia"/>
        </w:rPr>
        <w:t xml:space="preserve">found </w:t>
      </w:r>
      <w:r w:rsidR="007B3F88">
        <w:rPr>
          <w:rFonts w:eastAsiaTheme="minorEastAsia"/>
        </w:rPr>
        <w:t xml:space="preserve">from </w:t>
      </w:r>
      <w:r w:rsidR="00C62BCE">
        <w:rPr>
          <w:rFonts w:eastAsiaTheme="minorEastAsia"/>
        </w:rPr>
        <w:t xml:space="preserve">Kapteinsklip </w:t>
      </w:r>
      <w:r w:rsidR="007B3F88">
        <w:rPr>
          <w:rFonts w:eastAsiaTheme="minorEastAsia"/>
        </w:rPr>
        <w:t>to</w:t>
      </w:r>
      <w:r w:rsidR="008A20A3">
        <w:rPr>
          <w:rFonts w:eastAsiaTheme="minorEastAsia"/>
        </w:rPr>
        <w:t xml:space="preserve"> Swartklip. </w:t>
      </w:r>
      <w:r w:rsidR="009B5903">
        <w:rPr>
          <w:rFonts w:eastAsiaTheme="minorEastAsia"/>
        </w:rPr>
        <w:t>The</w:t>
      </w:r>
      <w:r w:rsidR="008F03E8">
        <w:rPr>
          <w:rFonts w:eastAsiaTheme="minorEastAsia"/>
        </w:rPr>
        <w:t xml:space="preserve"> boulders and cliffs of the predominantly rocky eastern and western shores are interspersed with </w:t>
      </w:r>
      <w:r w:rsidR="00883686">
        <w:rPr>
          <w:rFonts w:eastAsiaTheme="minorEastAsia"/>
        </w:rPr>
        <w:t xml:space="preserve">small </w:t>
      </w:r>
      <w:r w:rsidR="008F03E8">
        <w:rPr>
          <w:rFonts w:eastAsiaTheme="minorEastAsia"/>
        </w:rPr>
        <w:t xml:space="preserve">sandy beaches. </w:t>
      </w:r>
      <w:r w:rsidR="00045476">
        <w:rPr>
          <w:rFonts w:eastAsiaTheme="minorEastAsia"/>
        </w:rPr>
        <w:t xml:space="preserve">Mountain Group Sandstone and </w:t>
      </w:r>
      <w:r w:rsidR="006E7E55">
        <w:rPr>
          <w:rFonts w:eastAsiaTheme="minorEastAsia"/>
        </w:rPr>
        <w:t xml:space="preserve">Malmesbury Group Shale </w:t>
      </w:r>
      <w:r w:rsidR="006E7E55">
        <w:rPr>
          <w:rFonts w:eastAsiaTheme="minorEastAsia"/>
        </w:rPr>
        <w:fldChar w:fldCharType="begin"/>
      </w:r>
      <w:r w:rsidR="006E7E55">
        <w:rPr>
          <w:rFonts w:eastAsiaTheme="minorEastAsia"/>
        </w:rPr>
        <w:instrText xml:space="preserve"> ADDIN ZOTERO_ITEM CSL_CITATION {"citationID":"hjYBABIl","properties":{"formattedCitation":"(Flemming, 2024)","plainCitation":"(Flemming, 2024)","noteIndex":0},"citationItems":[{"id":520,"uris":["http://zotero.org/users/14070386/items/6RYDQIHB"],"itemData":{"id":520,"type":"article-journal","abstract":"False Bay is a large, physically confined embayment located along the southwest coast of South Africa. It is a classic example of a coastal compartment or littoral cell that acts as a receptor and sink of both terrestrial (siliciclastic) and marine (bioclastic) material. It is almost square in shape, measuring </w:instrText>
      </w:r>
      <w:r w:rsidR="006E7E55">
        <w:rPr>
          <w:rFonts w:ascii="Cambria Math" w:eastAsiaTheme="minorEastAsia" w:hAnsi="Cambria Math" w:cs="Cambria Math"/>
        </w:rPr>
        <w:instrText>∼</w:instrText>
      </w:r>
      <w:r w:rsidR="006E7E55">
        <w:rPr>
          <w:rFonts w:eastAsiaTheme="minorEastAsia"/>
        </w:rPr>
        <w:instrText xml:space="preserve">35 km N-S and </w:instrText>
      </w:r>
      <w:r w:rsidR="006E7E55">
        <w:rPr>
          <w:rFonts w:ascii="Cambria Math" w:eastAsiaTheme="minorEastAsia" w:hAnsi="Cambria Math" w:cs="Cambria Math"/>
        </w:rPr>
        <w:instrText>∼</w:instrText>
      </w:r>
      <w:r w:rsidR="006E7E55">
        <w:rPr>
          <w:rFonts w:eastAsiaTheme="minorEastAsia"/>
        </w:rPr>
        <w:instrText xml:space="preserve">39 km W-E and covering </w:instrText>
      </w:r>
      <w:r w:rsidR="006E7E55">
        <w:rPr>
          <w:rFonts w:ascii="Cambria Math" w:eastAsiaTheme="minorEastAsia" w:hAnsi="Cambria Math" w:cs="Cambria Math"/>
        </w:rPr>
        <w:instrText>∼</w:instrText>
      </w:r>
      <w:r w:rsidR="006E7E55">
        <w:rPr>
          <w:rFonts w:eastAsiaTheme="minorEastAsia"/>
        </w:rPr>
        <w:instrText xml:space="preserve">1130 km2. Only a few small rivers discharge into the bay, as a consequence of which only small amounts of sediment are episodically supplied to the bay. The bathymetry reveals two well-defined terraces, one between 30 and 45 m, the other between 50 and 55 m water depth, which are indicative of extended Pleistocene sea-level stillstands. Sediment is dispersed by long-period ocean swells approaching from the southwestern quadrant, as well as nearshore swell- and wind-driven currents. The presence of a prominent rock pinnacle at the entrance to the bay (Rocky Bank) causes wave orthogonals to converge on its leeward side, and which results in substantial wave amplification along the eastern shore of the bay. Coarse-grained sediments (gravel, very coarse sand, coarse sand and medium sand) line the rocky shores in the west and east, and are dispersed around and away from submarine rock outcrops, whereas fine-grained sediments (fine sand, very fine sand and mud) are largely confined to an arcuate belt extending along the centre of the bay from shallow water in the northwest to the deepest parts in the south. This is documented by the distribution of individual size fractions and the mean grain size, and applies to both the siliciclastic and the bioclastic sediment components which appear to be in hydraulic equilibrium. There is a distinct N-S gradient from lower to higher bioclastic content with increasing water depth. The textural parameters (mean grain size, sorting and skewness) reveal the existence of two hydraulic populations that are mixed in various proportions in the course of their dispersal in the form of either bed load or suspended load transport. The mud fraction is closely linked to the dispersal pattern of the fine and very fine sand fractions, indicating that it is transported in the form of aggregates and/or faecal pellets, the bulk of which is evidently in hydraulic equilibrium with the finer-grained sands. It can be anticipated that, during lower Pleistocene sea levels, the palaeo-False Bay valley was occupied, or at least regularly visited, by large and small African mammals and early humans.","container-title":"Journal of Coastal Conservation","DOI":"10.1007/s11852-024-01080-z","ISSN":"1874-7841","issue":"6","journalAbbreviation":"J Coast Conserv","language":"en","license":"2024 The Author(s)","note":"Company: Springer\nDistributor: Springer\nInstitution: Springer\nLabel: Springer\nnumber: 6\npublisher: Springer Netherlands","page":"1-23","source":"link-springer-com.ezproxy.uct.ac.za","title":"Sedimentology of False Bay (Western Cape, South Africa): geological background information for the integrated environmental management of a physically confined coastal compartment","title-short":"Sedimentology of False Bay (Western Cape, South Africa)","volume":"28","author":[{"family":"Flemming","given":"Burghard W."}],"issued":{"date-parts":[["2024",12,1]]}}}],"schema":"https://github.com/citation-style-language/schema/raw/master/csl-citation.json"} </w:instrText>
      </w:r>
      <w:r w:rsidR="006E7E55">
        <w:rPr>
          <w:rFonts w:eastAsiaTheme="minorEastAsia"/>
        </w:rPr>
        <w:fldChar w:fldCharType="separate"/>
      </w:r>
      <w:r w:rsidR="006E7E55" w:rsidRPr="006E7E55">
        <w:t>(Flemming, 2024)</w:t>
      </w:r>
      <w:r w:rsidR="006E7E55">
        <w:rPr>
          <w:rFonts w:eastAsiaTheme="minorEastAsia"/>
        </w:rPr>
        <w:fldChar w:fldCharType="end"/>
      </w:r>
      <w:r w:rsidR="006E7E55">
        <w:rPr>
          <w:rFonts w:eastAsiaTheme="minorEastAsia"/>
        </w:rPr>
        <w:t xml:space="preserve">. </w:t>
      </w:r>
    </w:p>
    <w:p w14:paraId="0209B60B" w14:textId="0E319D9C" w:rsidR="00095E10" w:rsidRDefault="00C34403" w:rsidP="00095E10">
      <w:pPr>
        <w:keepNext/>
      </w:pPr>
      <w:r>
        <w:rPr>
          <w:noProof/>
        </w:rPr>
        <w:lastRenderedPageBreak/>
        <mc:AlternateContent>
          <mc:Choice Requires="wps">
            <w:drawing>
              <wp:anchor distT="0" distB="0" distL="114300" distR="114300" simplePos="0" relativeHeight="251659264" behindDoc="1" locked="0" layoutInCell="1" allowOverlap="1" wp14:anchorId="207834C1" wp14:editId="5C104B2E">
                <wp:simplePos x="0" y="0"/>
                <wp:positionH relativeFrom="column">
                  <wp:posOffset>0</wp:posOffset>
                </wp:positionH>
                <wp:positionV relativeFrom="paragraph">
                  <wp:posOffset>6044565</wp:posOffset>
                </wp:positionV>
                <wp:extent cx="5731510" cy="635"/>
                <wp:effectExtent l="0" t="0" r="0" b="0"/>
                <wp:wrapTight wrapText="bothSides">
                  <wp:wrapPolygon edited="0">
                    <wp:start x="0" y="0"/>
                    <wp:lineTo x="0" y="21600"/>
                    <wp:lineTo x="21600" y="21600"/>
                    <wp:lineTo x="21600" y="0"/>
                  </wp:wrapPolygon>
                </wp:wrapTight>
                <wp:docPr id="588841748"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47EA9A63" w14:textId="27EF9802" w:rsidR="00C34403" w:rsidRPr="00492E3A" w:rsidRDefault="00C34403" w:rsidP="00C34403">
                            <w:pPr>
                              <w:pStyle w:val="Caption"/>
                              <w:rPr>
                                <w:noProof/>
                              </w:rPr>
                            </w:pPr>
                            <w:r>
                              <w:t xml:space="preserve">Figure </w:t>
                            </w:r>
                            <w:fldSimple w:instr=" SEQ Figure \* ARABIC ">
                              <w:r w:rsidR="00BB27F8">
                                <w:rPr>
                                  <w:noProof/>
                                </w:rPr>
                                <w:t>1</w:t>
                              </w:r>
                            </w:fldSimple>
                            <w:r>
                              <w:t>)</w:t>
                            </w:r>
                            <w:r>
                              <w:t xml:space="preserve"> The bathymetry of False Bay and the names of  well-known locations and features. The blue cross indicates the centre of the bay </w:t>
                            </w:r>
                            <w:r>
                              <w:fldChar w:fldCharType="begin"/>
                            </w:r>
                            <w:r>
                              <w:instrText xml:space="preserve"> ADDIN ZOTERO_ITEM CSL_CITATION {"citationID":"zFjsIba0","properties":{"formattedCitation":"(Flemming, 2024; Glass, 1976)","plainCitation":"(Flemming, 2024; Glass, 1976)","noteIndex":0},"citationItems":[{"id":520,"uris":["http://zotero.org/users/14070386/items/6RYDQIHB"],"itemData":{"id":520,"type":"article-journal","abstract":"False Bay is a large, physically confined embayment located along the southwest coast of South Africa. It is a classic example of a coastal compartment or littoral cell that acts as a receptor and sink of both terrestrial (siliciclastic) and marine (bioclastic) material. It is almost square in shape, measuring </w:instrText>
                            </w:r>
                            <w:r>
                              <w:rPr>
                                <w:rFonts w:ascii="Cambria Math" w:hAnsi="Cambria Math" w:cs="Cambria Math"/>
                              </w:rPr>
                              <w:instrText>∼</w:instrText>
                            </w:r>
                            <w:r>
                              <w:instrText xml:space="preserve">35 km N-S and </w:instrText>
                            </w:r>
                            <w:r>
                              <w:rPr>
                                <w:rFonts w:ascii="Cambria Math" w:hAnsi="Cambria Math" w:cs="Cambria Math"/>
                              </w:rPr>
                              <w:instrText>∼</w:instrText>
                            </w:r>
                            <w:r>
                              <w:instrText xml:space="preserve">39 km W-E and covering </w:instrText>
                            </w:r>
                            <w:r>
                              <w:rPr>
                                <w:rFonts w:ascii="Cambria Math" w:hAnsi="Cambria Math" w:cs="Cambria Math"/>
                              </w:rPr>
                              <w:instrText>∼</w:instrText>
                            </w:r>
                            <w:r>
                              <w:instrText xml:space="preserve">1130 km2. Only a few small rivers discharge into the bay, as a consequence of which only small amounts of sediment are episodically supplied to the bay. The bathymetry reveals two well-defined terraces, one between 30 and 45 m, the other between 50 and 55 m water depth, which are indicative of extended Pleistocene sea-level stillstands. Sediment is dispersed by long-period ocean swells approaching from the southwestern quadrant, as well as nearshore swell- and wind-driven currents. The presence of a prominent rock pinnacle at the entrance to the bay (Rocky Bank) causes wave orthogonals to converge on its leeward side, and which results in substantial wave amplification along the eastern shore of the bay. Coarse-grained sediments (gravel, very coarse sand, coarse sand and medium sand) line the rocky shores in the west and east, and are dispersed around and away from submarine rock outcrops, whereas fine-grained sediments (fine sand, very fine sand and mud) are largely confined to an arcuate belt extending along the centre of the bay from shallow water in the northwest to the deepest parts in the south. This is documented by the distribution of individual size fractions and the mean grain size, and applies to both the siliciclastic and the bioclastic sediment components which appear to be in hydraulic equilibrium. There is a distinct N-S gradient from lower to higher bioclastic content with increasing water depth. The textural parameters (mean grain size, sorting and skewness) reveal the existence of two hydraulic populations that are mixed in various proportions in the course of their dispersal in the form of either bed load or suspended load transport. The mud fraction is closely linked to the dispersal pattern of the fine and very fine sand fractions, indicating that it is transported in the form of aggregates and/or faecal pellets, the bulk of which is evidently in hydraulic equilibrium with the finer-grained sands. It can be anticipated that, during lower Pleistocene sea levels, the palaeo-False Bay valley was occupied, or at least regularly visited, by large and small African mammals and early humans.","container-title":"Journal of Coastal Conservation","DOI":"10.1007/s11852-024-01080-z","ISSN":"1874-7841","issue":"6","journalAbbreviation":"J Coast Conserv","language":"en","license":"2024 The Author(s)","note":"Company: Springer\nDistributor: Springer\nInstitution: Springer\nLabel: Springer\nnumber: 6\npublisher: Springer Netherlands","page":"1-23","source":"link-springer-com.ezproxy.uct.ac.za","title":"Sedimentology of False Bay (Western Cape, South Africa): geological background information for the integrated environmental management of a physically confined coastal compartment","title-short":"Sedimentology of False Bay (Western Cape, South Africa)","volume":"28","author":[{"family":"Flemming","given":"Burghard W."}],"issued":{"date-parts":[["2024",12,1]]}}},{"id":899,"uris":["http://zotero.org/users/14070386/items/4DAG5T7U"],"itemData":{"id":899,"type":"report","event-place":"Marine Geoscience Unit","genre":"Technical Report","number":"8","publisher":"University of Cape Town","publisher-place":"Marine Geoscience Unit","title":"The bathymetry and geology of False Bay.","author":[{"family":"Glass","given":"J.G.K."}],"issued":{"date-parts":[["1976"]]}}}],"schema":"https://github.com/citation-style-language/schema/raw/master/csl-citation.json"} </w:instrText>
                            </w:r>
                            <w:r>
                              <w:fldChar w:fldCharType="separate"/>
                            </w:r>
                            <w:r w:rsidRPr="001341B8">
                              <w:t>(</w:t>
                            </w:r>
                            <w:r>
                              <w:t xml:space="preserve">From </w:t>
                            </w:r>
                            <w:r w:rsidRPr="001341B8">
                              <w:t>Flemming, 2024;</w:t>
                            </w:r>
                            <w:r>
                              <w:t xml:space="preserve"> based on</w:t>
                            </w:r>
                            <w:r w:rsidRPr="001341B8">
                              <w:t xml:space="preserve"> Glass, 1976)</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07834C1" id="_x0000_t202" coordsize="21600,21600" o:spt="202" path="m,l,21600r21600,l21600,xe">
                <v:stroke joinstyle="miter"/>
                <v:path gradientshapeok="t" o:connecttype="rect"/>
              </v:shapetype>
              <v:shape id="Text Box 1" o:spid="_x0000_s1026" type="#_x0000_t202" style="position:absolute;margin-left:0;margin-top:475.95pt;width:451.3pt;height:.0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" stroked="f">
                <v:textbox style="mso-fit-shape-to-text:t" inset="0,0,0,0">
                  <w:txbxContent>
                    <w:p w14:paraId="47EA9A63" w14:textId="27EF9802" w:rsidR="00C34403" w:rsidRPr="00492E3A" w:rsidRDefault="00C34403" w:rsidP="00C34403">
                      <w:pPr>
                        <w:pStyle w:val="Caption"/>
                        <w:rPr>
                          <w:noProof/>
                        </w:rPr>
                      </w:pPr>
                      <w:r>
                        <w:t xml:space="preserve">Figure </w:t>
                      </w:r>
                      <w:fldSimple w:instr=" SEQ Figure \* ARABIC ">
                        <w:r w:rsidR="00BB27F8">
                          <w:rPr>
                            <w:noProof/>
                          </w:rPr>
                          <w:t>1</w:t>
                        </w:r>
                      </w:fldSimple>
                      <w:r>
                        <w:t>)</w:t>
                      </w:r>
                      <w:r>
                        <w:t xml:space="preserve"> The bathymetry of False Bay and the names of  well-known locations and features. The blue cross indicates the centre of the bay </w:t>
                      </w:r>
                      <w:r>
                        <w:fldChar w:fldCharType="begin"/>
                      </w:r>
                      <w:r>
                        <w:instrText xml:space="preserve"> ADDIN ZOTERO_ITEM CSL_CITATION {"citationID":"zFjsIba0","properties":{"formattedCitation":"(Flemming, 2024; Glass, 1976)","plainCitation":"(Flemming, 2024; Glass, 1976)","noteIndex":0},"citationItems":[{"id":520,"uris":["http://zotero.org/users/14070386/items/6RYDQIHB"],"itemData":{"id":520,"type":"article-journal","abstract":"False Bay is a large, physically confined embayment located along the southwest coast of South Africa. It is a classic example of a coastal compartment or littoral cell that acts as a receptor and sink of both terrestrial (siliciclastic) and marine (bioclastic) material. It is almost square in shape, measuring </w:instrText>
                      </w:r>
                      <w:r>
                        <w:rPr>
                          <w:rFonts w:ascii="Cambria Math" w:hAnsi="Cambria Math" w:cs="Cambria Math"/>
                        </w:rPr>
                        <w:instrText>∼</w:instrText>
                      </w:r>
                      <w:r>
                        <w:instrText xml:space="preserve">35 km N-S and </w:instrText>
                      </w:r>
                      <w:r>
                        <w:rPr>
                          <w:rFonts w:ascii="Cambria Math" w:hAnsi="Cambria Math" w:cs="Cambria Math"/>
                        </w:rPr>
                        <w:instrText>∼</w:instrText>
                      </w:r>
                      <w:r>
                        <w:instrText xml:space="preserve">39 km W-E and covering </w:instrText>
                      </w:r>
                      <w:r>
                        <w:rPr>
                          <w:rFonts w:ascii="Cambria Math" w:hAnsi="Cambria Math" w:cs="Cambria Math"/>
                        </w:rPr>
                        <w:instrText>∼</w:instrText>
                      </w:r>
                      <w:r>
                        <w:instrText xml:space="preserve">1130 km2. Only a few small rivers discharge into the bay, as a consequence of which only small amounts of sediment are episodically supplied to the bay. The bathymetry reveals two well-defined terraces, one between 30 and 45 m, the other between 50 and 55 m water depth, which are indicative of extended Pleistocene sea-level stillstands. Sediment is dispersed by long-period ocean swells approaching from the southwestern quadrant, as well as nearshore swell- and wind-driven currents. The presence of a prominent rock pinnacle at the entrance to the bay (Rocky Bank) causes wave orthogonals to converge on its leeward side, and which results in substantial wave amplification along the eastern shore of the bay. Coarse-grained sediments (gravel, very coarse sand, coarse sand and medium sand) line the rocky shores in the west and east, and are dispersed around and away from submarine rock outcrops, whereas fine-grained sediments (fine sand, very fine sand and mud) are largely confined to an arcuate belt extending along the centre of the bay from shallow water in the northwest to the deepest parts in the south. This is documented by the distribution of individual size fractions and the mean grain size, and applies to both the siliciclastic and the bioclastic sediment components which appear to be in hydraulic equilibrium. There is a distinct N-S gradient from lower to higher bioclastic content with increasing water depth. The textural parameters (mean grain size, sorting and skewness) reveal the existence of two hydraulic populations that are mixed in various proportions in the course of their dispersal in the form of either bed load or suspended load transport. The mud fraction is closely linked to the dispersal pattern of the fine and very fine sand fractions, indicating that it is transported in the form of aggregates and/or faecal pellets, the bulk of which is evidently in hydraulic equilibrium with the finer-grained sands. It can be anticipated that, during lower Pleistocene sea levels, the palaeo-False Bay valley was occupied, or at least regularly visited, by large and small African mammals and early humans.","container-title":"Journal of Coastal Conservation","DOI":"10.1007/s11852-024-01080-z","ISSN":"1874-7841","issue":"6","journalAbbreviation":"J Coast Conserv","language":"en","license":"2024 The Author(s)","note":"Company: Springer\nDistributor: Springer\nInstitution: Springer\nLabel: Springer\nnumber: 6\npublisher: Springer Netherlands","page":"1-23","source":"link-springer-com.ezproxy.uct.ac.za","title":"Sedimentology of False Bay (Western Cape, South Africa): geological background information for the integrated environmental management of a physically confined coastal compartment","title-short":"Sedimentology of False Bay (Western Cape, South Africa)","volume":"28","author":[{"family":"Flemming","given":"Burghard W."}],"issued":{"date-parts":[["2024",12,1]]}}},{"id":899,"uris":["http://zotero.org/users/14070386/items/4DAG5T7U"],"itemData":{"id":899,"type":"report","event-place":"Marine Geoscience Unit","genre":"Technical Report","number":"8","publisher":"University of Cape Town","publisher-place":"Marine Geoscience Unit","title":"The bathymetry and geology of False Bay.","author":[{"family":"Glass","given":"J.G.K."}],"issued":{"date-parts":[["1976"]]}}}],"schema":"https://github.com/citation-style-language/schema/raw/master/csl-citation.json"} </w:instrText>
                      </w:r>
                      <w:r>
                        <w:fldChar w:fldCharType="separate"/>
                      </w:r>
                      <w:r w:rsidRPr="001341B8">
                        <w:t>(</w:t>
                      </w:r>
                      <w:r>
                        <w:t xml:space="preserve">From </w:t>
                      </w:r>
                      <w:r w:rsidRPr="001341B8">
                        <w:t>Flemming, 2024;</w:t>
                      </w:r>
                      <w:r>
                        <w:t xml:space="preserve"> based on</w:t>
                      </w:r>
                      <w:r w:rsidRPr="001341B8">
                        <w:t xml:space="preserve"> Glass, 1976)</w:t>
                      </w:r>
                      <w:r>
                        <w:fldChar w:fldCharType="end"/>
                      </w:r>
                    </w:p>
                  </w:txbxContent>
                </v:textbox>
                <w10:wrap type="tight"/>
              </v:shape>
            </w:pict>
          </mc:Fallback>
        </mc:AlternateContent>
      </w:r>
      <w:r w:rsidR="00741D4D">
        <w:rPr>
          <w:rFonts w:eastAsiaTheme="minorEastAsia"/>
          <w:noProof/>
        </w:rPr>
        <w:drawing>
          <wp:inline distT="0" distB="0" distL="0" distR="0" wp14:anchorId="3C200B33" wp14:editId="13F0866D">
            <wp:extent cx="5731510" cy="5987415"/>
            <wp:effectExtent l="0" t="0" r="2540" b="0"/>
            <wp:docPr id="689095800" name="Picture 4" descr="A map of a topographical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095800" name="Picture 4" descr="A map of a topographical map&#10;&#10;AI-generated content may be incorrect."/>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5987415"/>
                    </a:xfrm>
                    <a:prstGeom prst="rect">
                      <a:avLst/>
                    </a:prstGeom>
                  </pic:spPr>
                </pic:pic>
              </a:graphicData>
            </a:graphic>
          </wp:inline>
        </w:drawing>
      </w:r>
    </w:p>
    <w:p w14:paraId="45E82052" w14:textId="44FC2618" w:rsidR="006043BF" w:rsidRDefault="006043BF" w:rsidP="008A3E3E">
      <w:pPr>
        <w:pStyle w:val="Heading2"/>
      </w:pPr>
      <w:r w:rsidRPr="00C97862">
        <w:t>Bathymetry</w:t>
      </w:r>
      <w:r w:rsidR="00901061" w:rsidRPr="00C97862">
        <w:t xml:space="preserve"> and Surrounding Topography</w:t>
      </w:r>
    </w:p>
    <w:p w14:paraId="35793555" w14:textId="2DC4BE4E" w:rsidR="003F6BF9" w:rsidRDefault="0073544D" w:rsidP="008F1FCB">
      <w:r>
        <w:t>The bay has been split into four geographical zones which categorize sectors of the bay with similar bathymetric features</w:t>
      </w:r>
      <w:r w:rsidR="00BD24F1">
        <w:t xml:space="preserve"> </w:t>
      </w:r>
      <w:r w:rsidR="00961AA4">
        <w:fldChar w:fldCharType="begin"/>
      </w:r>
      <w:r w:rsidR="007A01A9">
        <w:instrText xml:space="preserve"> ADDIN ZOTERO_ITEM CSL_CITATION {"citationID":"eLhhKjeA","properties":{"formattedCitation":"(Atkins, 1970a)","plainCitation":"(Atkins, 1970a)","noteIndex":0},"citationItems":[{"id":734,"uris":["http://zotero.org/users/14070386/items/SRUKBV83"],"itemData":{"id":734,"type":"article-journal","abstract":"Data on temperature and salinity obtained during twenty-six cruises from 1963 to 1966, each covering twenty-eight hydrographic stations are presented. The data are grouped into four zones—the three coastal zones, and one central zone, and the mean temperature and salinity of each zone are tabulated for each season. Surface isotherms and isohalines and four vertical temperature sections for each season are shown. The results are discussed and possible explanations for variations are suggested.","container-title":"Transactions of the Royal Society of South Africa","DOI":"10.1080/00359197009519107","ISSN":"0035-919X","issue":"2","note":"publisher: Taylor &amp; Francis\n_eprint: https://doi.org/10.1080/00359197009519107","page":"117-128","source":"Taylor and Francis+NEJM","title":"Thermal Structure and Salinity of False Bay","volume":"39","author":[{"family":"Atkins","given":"G. R."}],"issued":{"date-parts":[["1970",1,1]]}}}],"schema":"https://github.com/citation-style-language/schema/raw/master/csl-citation.json"} </w:instrText>
      </w:r>
      <w:r w:rsidR="00961AA4">
        <w:fldChar w:fldCharType="separate"/>
      </w:r>
      <w:r w:rsidR="007A01A9" w:rsidRPr="007A01A9">
        <w:t>(Atkins, 1970a)</w:t>
      </w:r>
      <w:r w:rsidR="00961AA4">
        <w:fldChar w:fldCharType="end"/>
      </w:r>
      <w:r w:rsidR="00961AA4">
        <w:t xml:space="preserve">. </w:t>
      </w:r>
      <w:r w:rsidR="00082C5B">
        <w:t xml:space="preserve">The northern sector </w:t>
      </w:r>
      <w:r w:rsidR="00AA4F1B">
        <w:t xml:space="preserve">is categorized by a gentle slope (~1:400) </w:t>
      </w:r>
      <w:r w:rsidR="001D1B37">
        <w:t xml:space="preserve">with a </w:t>
      </w:r>
      <w:r w:rsidR="00A91796">
        <w:t>fragmented rocky bottom to the west and a predominantly sandy bottom to the east</w:t>
      </w:r>
      <w:r w:rsidR="00AA4F1B">
        <w:t xml:space="preserve"> </w:t>
      </w:r>
      <w:r w:rsidR="00AA4F1B">
        <w:fldChar w:fldCharType="begin"/>
      </w:r>
      <w:r w:rsidR="00AA4F1B">
        <w:instrText xml:space="preserve"> ADDIN ZOTERO_ITEM CSL_CITATION {"citationID":"TI29Z7BP","properties":{"formattedCitation":"(Mallory, 1970)","plainCitation":"(Mallory, 1970)","noteIndex":0},"citationItems":[{"id":552,"uris":["http://zotero.org/users/14070386/items/NMZ3UN4F"],"itemData":{"id":552,"type":"article-journal","abstract":"The paper describes the shape, dimensions and coastline of False Bay and gives the source and accuracy of the data from which a chart was drawn to establish the morphology of the sea-bed of the bay. It goes on to describe the various outstanding features of the bottom, pointing out the overall evenness of the gradients in a N/S direction and the difference in the microrelief between the western and eastern sides. The western side is studded with isolated boulders or rocky outcrops whilst on the eastern are a number of ridges running in a N/S direction. More detailed sounding data are required to give a full interpretation of the microrelief in the northern and eastern areas.","container-title":"Transactions of the Royal Society of South Africa","DOI":"10.1080/00359197009519105","ISSN":"0035-919X","issue":"2","note":"publisher: Taylor &amp; Francis\n_eprint: https://doi.org/10.1080/00359197009519105","page":"109-112","source":"Taylor and Francis+NEJM","title":"The Bathymetry and Microrelief of False Bay","volume":"39","author":[{"family":"Mallory","given":"J. K."}],"issued":{"date-parts":[["1970",1,1]]}}}],"schema":"https://github.com/citation-style-language/schema/raw/master/csl-citation.json"} </w:instrText>
      </w:r>
      <w:r w:rsidR="00AA4F1B">
        <w:fldChar w:fldCharType="separate"/>
      </w:r>
      <w:r w:rsidR="00AA4F1B" w:rsidRPr="00AA4F1B">
        <w:t>(Mallory, 1970)</w:t>
      </w:r>
      <w:r w:rsidR="00AA4F1B">
        <w:fldChar w:fldCharType="end"/>
      </w:r>
      <w:r w:rsidR="00AA4F1B">
        <w:t xml:space="preserve">. </w:t>
      </w:r>
      <w:r w:rsidR="001D1B37">
        <w:t xml:space="preserve">The </w:t>
      </w:r>
      <w:r w:rsidR="00A032FE">
        <w:t xml:space="preserve">west zone is characterized by </w:t>
      </w:r>
      <w:r w:rsidR="004908FF">
        <w:t>several large rocky features</w:t>
      </w:r>
      <w:r w:rsidR="00482999">
        <w:t xml:space="preserve"> listed here from north to south</w:t>
      </w:r>
      <w:r w:rsidR="004908FF">
        <w:t xml:space="preserve">: Roman Rock, Seal Island </w:t>
      </w:r>
      <w:r w:rsidR="007E7057">
        <w:t>&amp; York Shoal, East Shoal, Whittle Rock and Rocky Bank</w:t>
      </w:r>
      <w:r w:rsidR="00805A90">
        <w:t xml:space="preserve"> </w:t>
      </w:r>
      <w:r w:rsidR="00482999">
        <w:fldChar w:fldCharType="begin"/>
      </w:r>
      <w:r w:rsidR="00482999">
        <w:instrText xml:space="preserve"> ADDIN ZOTERO_ITEM CSL_CITATION {"citationID":"TmnVs7pE","properties":{"formattedCitation":"(Mallory, 1970)","plainCitation":"(Mallory, 1970)","noteIndex":0},"citationItems":[{"id":552,"uris":["http://zotero.org/users/14070386/items/NMZ3UN4F"],"itemData":{"id":552,"type":"article-journal","abstract":"The paper describes the shape, dimensions and coastline of False Bay and gives the source and accuracy of the data from which a chart was drawn to establish the morphology of the sea-bed of the bay. It goes on to describe the various outstanding features of the bottom, pointing out the overall evenness of the gradients in a N/S direction and the difference in the microrelief between the western and eastern sides. The western side is studded with isolated boulders or rocky outcrops whilst on the eastern are a number of ridges running in a N/S direction. More detailed sounding data are required to give a full interpretation of the microrelief in the northern and eastern areas.","container-title":"Transactions of the Royal Society of South Africa","DOI":"10.1080/00359197009519105","ISSN":"0035-919X","issue":"2","note":"publisher: Taylor &amp; Francis\n_eprint: https://doi.org/10.1080/00359197009519105","page":"109-112","source":"Taylor and Francis+NEJM","title":"The Bathymetry and Microrelief of False Bay","volume":"39","author":[{"family":"Mallory","given":"J. K."}],"issued":{"date-parts":[["1970",1,1]]}}}],"schema":"https://github.com/citation-style-language/schema/raw/master/csl-citation.json"} </w:instrText>
      </w:r>
      <w:r w:rsidR="00482999">
        <w:fldChar w:fldCharType="separate"/>
      </w:r>
      <w:r w:rsidR="00482999" w:rsidRPr="00482999">
        <w:t>(Mallory, 1970)</w:t>
      </w:r>
      <w:r w:rsidR="00482999">
        <w:fldChar w:fldCharType="end"/>
      </w:r>
      <w:r w:rsidR="00482999">
        <w:t xml:space="preserve">. </w:t>
      </w:r>
      <w:r w:rsidR="00747BC4" w:rsidRPr="00747BC4">
        <w:t>These</w:t>
      </w:r>
      <w:r w:rsidR="00747BC4">
        <w:t xml:space="preserve"> features</w:t>
      </w:r>
      <w:r w:rsidR="00883485">
        <w:t xml:space="preserve"> are a mix of granite and sandstone and fo</w:t>
      </w:r>
      <w:r w:rsidR="00747BC4">
        <w:t xml:space="preserve">rm part of the Cape Granite and Table Mountain Group </w:t>
      </w:r>
      <w:r w:rsidR="00883485">
        <w:t xml:space="preserve">of </w:t>
      </w:r>
      <w:r w:rsidR="00747BC4">
        <w:t xml:space="preserve">geological formations </w:t>
      </w:r>
      <w:r w:rsidR="00747BC4">
        <w:fldChar w:fldCharType="begin"/>
      </w:r>
      <w:r w:rsidR="00747BC4">
        <w:instrText xml:space="preserve"> ADDIN ZOTERO_ITEM CSL_CITATION {"citationID":"AleYbCah","properties":{"formattedCitation":"(Flemming, 2024)","plainCitation":"(Flemming, 2024)","noteIndex":0},"citationItems":[{"id":520,"uris":["http://zotero.org/users/14070386/items/6RYDQIHB"],"itemData":{"id":520,"type":"article-journal","abstract":"False Bay is a large, physically confined embayment located along the southwest coast of South Africa. It is a classic example of a coastal compartment or littoral cell that acts as a receptor and sink of both terrestrial (siliciclastic) and marine (bioclastic) material. It is almost square in shape, measuring </w:instrText>
      </w:r>
      <w:r w:rsidR="00747BC4">
        <w:rPr>
          <w:rFonts w:ascii="Cambria Math" w:hAnsi="Cambria Math" w:cs="Cambria Math"/>
        </w:rPr>
        <w:instrText>∼</w:instrText>
      </w:r>
      <w:r w:rsidR="00747BC4">
        <w:instrText xml:space="preserve">35 km N-S and </w:instrText>
      </w:r>
      <w:r w:rsidR="00747BC4">
        <w:rPr>
          <w:rFonts w:ascii="Cambria Math" w:hAnsi="Cambria Math" w:cs="Cambria Math"/>
        </w:rPr>
        <w:instrText>∼</w:instrText>
      </w:r>
      <w:r w:rsidR="00747BC4">
        <w:instrText xml:space="preserve">39 km W-E and covering </w:instrText>
      </w:r>
      <w:r w:rsidR="00747BC4">
        <w:rPr>
          <w:rFonts w:ascii="Cambria Math" w:hAnsi="Cambria Math" w:cs="Cambria Math"/>
        </w:rPr>
        <w:instrText>∼</w:instrText>
      </w:r>
      <w:r w:rsidR="00747BC4">
        <w:instrText xml:space="preserve">1130 km2. Only a few small rivers discharge into the bay, as a consequence of which only small amounts of sediment are episodically supplied to the bay. The bathymetry reveals two well-defined terraces, one between 30 and 45 m, the other between 50 and 55 m water depth, which are indicative of extended Pleistocene sea-level stillstands. Sediment is dispersed by long-period ocean swells approaching from the southwestern quadrant, as well as nearshore swell- and wind-driven currents. The presence of a prominent rock pinnacle at the entrance to the bay (Rocky Bank) causes wave orthogonals to converge on its leeward side, and which results in substantial wave amplification along the eastern shore of the bay. Coarse-grained sediments (gravel, very coarse sand, coarse sand and medium sand) line the rocky shores in the west and east, and are dispersed around and away from submarine rock outcrops, whereas fine-grained sediments (fine sand, very fine sand and mud) are largely confined to an arcuate belt extending along the centre of the bay from shallow water in the northwest to the deepest parts in the south. This is documented by the distribution of individual size fractions and the mean grain size, and applies to both the siliciclastic and the bioclastic sediment components which appear to be in hydraulic equilibrium. There is a distinct N-S gradient from lower to higher bioclastic content with increasing water depth. The textural parameters (mean grain size, sorting and skewness) reveal the existence of two hydraulic populations that are mixed in various proportions in the course of their dispersal in the form of either bed load or suspended load transport. The mud fraction is closely linked to the dispersal pattern of the fine and very fine sand fractions, indicating that it is transported in the form of aggregates and/or faecal pellets, the bulk of which is evidently in hydraulic equilibrium with the finer-grained sands. It can be anticipated that, during lower Pleistocene sea levels, the palaeo-False Bay valley was occupied, or at least regularly visited, by large and small African mammals and early humans.","container-title":"Journal of Coastal Conservation","DOI":"10.1007/s11852-024-01080-z","ISSN":"1874-7841","issue":"6","journalAbbreviation":"J Coast Conserv","language":"en","license":"2024 The Author(s)","note":"Company: Springer\nDistributor: Springer\nInstitution: Springer\nLabel: Springer\nnumber: 6\npublisher: Springer Netherlands","page":"1-23","source":"link-springer-com.ezproxy.uct.ac.za","title":"Sedimentology of False Bay (Western Cape, South Africa): geological background information for the integrated environmental management of a physically confined coastal compartment","title-short":"Sedimentology of False Bay (Western Cape, South Africa)","volume":"28","author":[{"family":"Flemming","given":"Burghard W."}],"issued":{"date-parts":[["2024",12,1]]}}}],"schema":"https://github.com/citation-style-language/schema/raw/master/csl-citation.json"} </w:instrText>
      </w:r>
      <w:r w:rsidR="00747BC4">
        <w:fldChar w:fldCharType="separate"/>
      </w:r>
      <w:r w:rsidR="00747BC4" w:rsidRPr="00747BC4">
        <w:t>(Flemming, 2024)</w:t>
      </w:r>
      <w:r w:rsidR="00747BC4">
        <w:fldChar w:fldCharType="end"/>
      </w:r>
      <w:r w:rsidR="00747BC4">
        <w:t xml:space="preserve">. </w:t>
      </w:r>
      <w:r w:rsidR="00482999" w:rsidRPr="00747BC4">
        <w:t>The</w:t>
      </w:r>
      <w:r w:rsidR="00482999">
        <w:t xml:space="preserve"> eastern side </w:t>
      </w:r>
      <w:r w:rsidR="00805A90">
        <w:t xml:space="preserve">is characterized by long </w:t>
      </w:r>
      <w:r w:rsidR="00AF25ED">
        <w:t>N-S running ridges</w:t>
      </w:r>
      <w:r w:rsidR="00D07C30">
        <w:t>, some of which are ~17 km long</w:t>
      </w:r>
      <w:r w:rsidR="000C4559">
        <w:t xml:space="preserve"> and ~300 m wide </w:t>
      </w:r>
      <w:r w:rsidR="000C4559">
        <w:fldChar w:fldCharType="begin"/>
      </w:r>
      <w:r w:rsidR="000C4559">
        <w:instrText xml:space="preserve"> ADDIN ZOTERO_ITEM CSL_CITATION {"citationID":"JWMDWgZ2","properties":{"formattedCitation":"(Mallory, 1970)","plainCitation":"(Mallory, 1970)","noteIndex":0},"citationItems":[{"id":552,"uris":["http://zotero.org/users/14070386/items/NMZ3UN4F"],"itemData":{"id":552,"type":"article-journal","abstract":"The paper describes the shape, dimensions and coastline of False Bay and gives the source and accuracy of the data from which a chart was drawn to establish the morphology of the sea-bed of the bay. It goes on to describe the various outstanding features of the bottom, pointing out the overall evenness of the gradients in a N/S direction and the difference in the microrelief between the western and eastern sides. The western side is studded with isolated boulders or rocky outcrops whilst on the eastern are a number of ridges running in a N/S direction. More detailed sounding data are required to give a full interpretation of the microrelief in the northern and eastern areas.","container-title":"Transactions of the Royal Society of South Africa","DOI":"10.1080/00359197009519105","ISSN":"0035-919X","issue":"2","note":"publisher: Taylor &amp; Francis\n_eprint: https://doi.org/10.1080/00359197009519105","page":"109-112","source":"Taylor and Francis+NEJM","title":"The Bathymetry and Microrelief of False Bay","volume":"39","author":[{"family":"Mallory","given":"J. K."}],"issued":{"date-parts":[["1970",1,1]]}}}],"schema":"https://github.com/citation-style-language/schema/raw/master/csl-citation.json"} </w:instrText>
      </w:r>
      <w:r w:rsidR="000C4559">
        <w:fldChar w:fldCharType="separate"/>
      </w:r>
      <w:r w:rsidR="000C4559" w:rsidRPr="000C4559">
        <w:t>(Mallory, 1970)</w:t>
      </w:r>
      <w:r w:rsidR="000C4559">
        <w:fldChar w:fldCharType="end"/>
      </w:r>
      <w:r w:rsidR="000C4559">
        <w:t xml:space="preserve">. These ridges </w:t>
      </w:r>
      <w:r w:rsidR="004C51FD">
        <w:t xml:space="preserve">are </w:t>
      </w:r>
      <w:r w:rsidR="004C51FD">
        <w:lastRenderedPageBreak/>
        <w:t xml:space="preserve">comprised of shale and form part of the Malmesbury Group </w:t>
      </w:r>
      <w:r w:rsidR="00883485">
        <w:fldChar w:fldCharType="begin"/>
      </w:r>
      <w:r w:rsidR="00883485">
        <w:instrText xml:space="preserve"> ADDIN ZOTERO_ITEM CSL_CITATION {"citationID":"wloZw7g5","properties":{"formattedCitation":"(Flemming, 2024)","plainCitation":"(Flemming, 2024)","noteIndex":0},"citationItems":[{"id":520,"uris":["http://zotero.org/users/14070386/items/6RYDQIHB"],"itemData":{"id":520,"type":"article-journal","abstract":"False Bay is a large, physically confined embayment located along the southwest coast of South Africa. It is a classic example of a coastal compartment or littoral cell that acts as a receptor and sink of both terrestrial (siliciclastic) and marine (bioclastic) material. It is almost square in shape, measuring </w:instrText>
      </w:r>
      <w:r w:rsidR="00883485">
        <w:rPr>
          <w:rFonts w:ascii="Cambria Math" w:hAnsi="Cambria Math" w:cs="Cambria Math"/>
        </w:rPr>
        <w:instrText>∼</w:instrText>
      </w:r>
      <w:r w:rsidR="00883485">
        <w:instrText xml:space="preserve">35 km N-S and </w:instrText>
      </w:r>
      <w:r w:rsidR="00883485">
        <w:rPr>
          <w:rFonts w:ascii="Cambria Math" w:hAnsi="Cambria Math" w:cs="Cambria Math"/>
        </w:rPr>
        <w:instrText>∼</w:instrText>
      </w:r>
      <w:r w:rsidR="00883485">
        <w:instrText xml:space="preserve">39 km W-E and covering </w:instrText>
      </w:r>
      <w:r w:rsidR="00883485">
        <w:rPr>
          <w:rFonts w:ascii="Cambria Math" w:hAnsi="Cambria Math" w:cs="Cambria Math"/>
        </w:rPr>
        <w:instrText>∼</w:instrText>
      </w:r>
      <w:r w:rsidR="00883485">
        <w:instrText xml:space="preserve">1130 km2. Only a few small rivers discharge into the bay, as a consequence of which only small amounts of sediment are episodically supplied to the bay. The bathymetry reveals two well-defined terraces, one between 30 and 45 m, the other between 50 and 55 m water depth, which are indicative of extended Pleistocene sea-level stillstands. Sediment is dispersed by long-period ocean swells approaching from the southwestern quadrant, as well as nearshore swell- and wind-driven currents. The presence of a prominent rock pinnacle at the entrance to the bay (Rocky Bank) causes wave orthogonals to converge on its leeward side, and which results in substantial wave amplification along the eastern shore of the bay. Coarse-grained sediments (gravel, very coarse sand, coarse sand and medium sand) line the rocky shores in the west and east, and are dispersed around and away from submarine rock outcrops, whereas fine-grained sediments (fine sand, very fine sand and mud) are largely confined to an arcuate belt extending along the centre of the bay from shallow water in the northwest to the deepest parts in the south. This is documented by the distribution of individual size fractions and the mean grain size, and applies to both the siliciclastic and the bioclastic sediment components which appear to be in hydraulic equilibrium. There is a distinct N-S gradient from lower to higher bioclastic content with increasing water depth. The textural parameters (mean grain size, sorting and skewness) reveal the existence of two hydraulic populations that are mixed in various proportions in the course of their dispersal in the form of either bed load or suspended load transport. The mud fraction is closely linked to the dispersal pattern of the fine and very fine sand fractions, indicating that it is transported in the form of aggregates and/or faecal pellets, the bulk of which is evidently in hydraulic equilibrium with the finer-grained sands. It can be anticipated that, during lower Pleistocene sea levels, the palaeo-False Bay valley was occupied, or at least regularly visited, by large and small African mammals and early humans.","container-title":"Journal of Coastal Conservation","DOI":"10.1007/s11852-024-01080-z","ISSN":"1874-7841","issue":"6","journalAbbreviation":"J Coast Conserv","language":"en","license":"2024 The Author(s)","note":"Company: Springer\nDistributor: Springer\nInstitution: Springer\nLabel: Springer\nnumber: 6\npublisher: Springer Netherlands","page":"1-23","source":"link-springer-com.ezproxy.uct.ac.za","title":"Sedimentology of False Bay (Western Cape, South Africa): geological background information for the integrated environmental management of a physically confined coastal compartment","title-short":"Sedimentology of False Bay (Western Cape, South Africa)","volume":"28","author":[{"family":"Flemming","given":"Burghard W."}],"issued":{"date-parts":[["2024",12,1]]}}}],"schema":"https://github.com/citation-style-language/schema/raw/master/csl-citation.json"} </w:instrText>
      </w:r>
      <w:r w:rsidR="00883485">
        <w:fldChar w:fldCharType="separate"/>
      </w:r>
      <w:r w:rsidR="00883485" w:rsidRPr="00883485">
        <w:t>(Flemming, 2024)</w:t>
      </w:r>
      <w:r w:rsidR="00883485">
        <w:fldChar w:fldCharType="end"/>
      </w:r>
      <w:r w:rsidR="00883485">
        <w:t>.</w:t>
      </w:r>
      <w:r w:rsidR="000A371F">
        <w:t xml:space="preserve"> </w:t>
      </w:r>
      <w:r w:rsidR="00705C72">
        <w:t>T</w:t>
      </w:r>
      <w:r w:rsidR="00817774">
        <w:t xml:space="preserve">wo </w:t>
      </w:r>
      <w:r w:rsidR="009C19B7">
        <w:t xml:space="preserve">distinct </w:t>
      </w:r>
      <w:r w:rsidR="00817774">
        <w:t xml:space="preserve"> terraces</w:t>
      </w:r>
      <w:r w:rsidR="009C19B7">
        <w:t xml:space="preserve">, one between </w:t>
      </w:r>
      <w:r w:rsidR="009A5196">
        <w:t>30 and 45 m, the other between 50 and 55 m</w:t>
      </w:r>
      <w:r w:rsidR="0095201F">
        <w:t xml:space="preserve">, exist in the bay and are indicative of </w:t>
      </w:r>
      <w:r w:rsidR="00240896">
        <w:t>Pleistocene (</w:t>
      </w:r>
      <w:r w:rsidR="007E70A3">
        <w:t xml:space="preserve">2.6 </w:t>
      </w:r>
      <w:r w:rsidR="001F6D9F">
        <w:t>Ma</w:t>
      </w:r>
      <w:r w:rsidR="007E70A3">
        <w:t xml:space="preserve"> to 11 700 </w:t>
      </w:r>
      <w:r w:rsidR="001F6D9F">
        <w:t>ka) sea-level stillstands</w:t>
      </w:r>
      <w:r w:rsidR="003F6BF9">
        <w:t xml:space="preserve"> </w:t>
      </w:r>
      <w:r w:rsidR="003F6BF9">
        <w:fldChar w:fldCharType="begin"/>
      </w:r>
      <w:r w:rsidR="003F6BF9">
        <w:instrText xml:space="preserve"> ADDIN ZOTERO_ITEM CSL_CITATION {"citationID":"DjAfluI8","properties":{"formattedCitation":"(Flemming, 2024)","plainCitation":"(Flemming, 2024)","noteIndex":0},"citationItems":[{"id":520,"uris":["http://zotero.org/users/14070386/items/6RYDQIHB"],"itemData":{"id":520,"type":"article-journal","abstract":"False Bay is a large, physically confined embayment located along the southwest coast of South Africa. It is a classic example of a coastal compartment or littoral cell that acts as a receptor and sink of both terrestrial (siliciclastic) and marine (bioclastic) material. It is almost square in shape, measuring </w:instrText>
      </w:r>
      <w:r w:rsidR="003F6BF9">
        <w:rPr>
          <w:rFonts w:ascii="Cambria Math" w:hAnsi="Cambria Math" w:cs="Cambria Math"/>
        </w:rPr>
        <w:instrText>∼</w:instrText>
      </w:r>
      <w:r w:rsidR="003F6BF9">
        <w:instrText xml:space="preserve">35 km N-S and </w:instrText>
      </w:r>
      <w:r w:rsidR="003F6BF9">
        <w:rPr>
          <w:rFonts w:ascii="Cambria Math" w:hAnsi="Cambria Math" w:cs="Cambria Math"/>
        </w:rPr>
        <w:instrText>∼</w:instrText>
      </w:r>
      <w:r w:rsidR="003F6BF9">
        <w:instrText xml:space="preserve">39 km W-E and covering </w:instrText>
      </w:r>
      <w:r w:rsidR="003F6BF9">
        <w:rPr>
          <w:rFonts w:ascii="Cambria Math" w:hAnsi="Cambria Math" w:cs="Cambria Math"/>
        </w:rPr>
        <w:instrText>∼</w:instrText>
      </w:r>
      <w:r w:rsidR="003F6BF9">
        <w:instrText xml:space="preserve">1130 km2. Only a few small rivers discharge into the bay, as a consequence of which only small amounts of sediment are episodically supplied to the bay. The bathymetry reveals two well-defined terraces, one between 30 and 45 m, the other between 50 and 55 m water depth, which are indicative of extended Pleistocene sea-level stillstands. Sediment is dispersed by long-period ocean swells approaching from the southwestern quadrant, as well as nearshore swell- and wind-driven currents. The presence of a prominent rock pinnacle at the entrance to the bay (Rocky Bank) causes wave orthogonals to converge on its leeward side, and which results in substantial wave amplification along the eastern shore of the bay. Coarse-grained sediments (gravel, very coarse sand, coarse sand and medium sand) line the rocky shores in the west and east, and are dispersed around and away from submarine rock outcrops, whereas fine-grained sediments (fine sand, very fine sand and mud) are largely confined to an arcuate belt extending along the centre of the bay from shallow water in the northwest to the deepest parts in the south. This is documented by the distribution of individual size fractions and the mean grain size, and applies to both the siliciclastic and the bioclastic sediment components which appear to be in hydraulic equilibrium. There is a distinct N-S gradient from lower to higher bioclastic content with increasing water depth. The textural parameters (mean grain size, sorting and skewness) reveal the existence of two hydraulic populations that are mixed in various proportions in the course of their dispersal in the form of either bed load or suspended load transport. The mud fraction is closely linked to the dispersal pattern of the fine and very fine sand fractions, indicating that it is transported in the form of aggregates and/or faecal pellets, the bulk of which is evidently in hydraulic equilibrium with the finer-grained sands. It can be anticipated that, during lower Pleistocene sea levels, the palaeo-False Bay valley was occupied, or at least regularly visited, by large and small African mammals and early humans.","container-title":"Journal of Coastal Conservation","DOI":"10.1007/s11852-024-01080-z","ISSN":"1874-7841","issue":"6","journalAbbreviation":"J Coast Conserv","language":"en","license":"2024 The Author(s)","note":"Company: Springer\nDistributor: Springer\nInstitution: Springer\nLabel: Springer\nnumber: 6\npublisher: Springer Netherlands","page":"1-23","source":"link-springer-com.ezproxy.uct.ac.za","title":"Sedimentology of False Bay (Western Cape, South Africa): geological background information for the integrated environmental management of a physically confined coastal compartment","title-short":"Sedimentology of False Bay (Western Cape, South Africa)","volume":"28","author":[{"family":"Flemming","given":"Burghard W."}],"issued":{"date-parts":[["2024",12,1]]}}}],"schema":"https://github.com/citation-style-language/schema/raw/master/csl-citation.json"} </w:instrText>
      </w:r>
      <w:r w:rsidR="003F6BF9">
        <w:fldChar w:fldCharType="separate"/>
      </w:r>
      <w:r w:rsidR="003F6BF9" w:rsidRPr="003F6BF9">
        <w:t>(Flemming, 2024)</w:t>
      </w:r>
      <w:r w:rsidR="003F6BF9">
        <w:fldChar w:fldCharType="end"/>
      </w:r>
      <w:r w:rsidR="001F6D9F">
        <w:t>.</w:t>
      </w:r>
    </w:p>
    <w:p w14:paraId="68223B86" w14:textId="30792395" w:rsidR="00C34403" w:rsidRDefault="001E3465" w:rsidP="001E3465">
      <w:r>
        <w:rPr>
          <w:noProof/>
        </w:rPr>
        <w:drawing>
          <wp:anchor distT="0" distB="0" distL="114300" distR="114300" simplePos="0" relativeHeight="251657216" behindDoc="1" locked="0" layoutInCell="1" allowOverlap="1" wp14:anchorId="7B4C8080" wp14:editId="319C8112">
            <wp:simplePos x="0" y="0"/>
            <wp:positionH relativeFrom="column">
              <wp:posOffset>-31713</wp:posOffset>
            </wp:positionH>
            <wp:positionV relativeFrom="paragraph">
              <wp:posOffset>1678217</wp:posOffset>
            </wp:positionV>
            <wp:extent cx="5731510" cy="2872740"/>
            <wp:effectExtent l="0" t="0" r="2540" b="3810"/>
            <wp:wrapTight wrapText="bothSides">
              <wp:wrapPolygon edited="0">
                <wp:start x="0" y="0"/>
                <wp:lineTo x="0" y="21485"/>
                <wp:lineTo x="21538" y="21485"/>
                <wp:lineTo x="21538" y="0"/>
                <wp:lineTo x="0" y="0"/>
              </wp:wrapPolygon>
            </wp:wrapTight>
            <wp:docPr id="2048720372" name="Picture 5" descr="A map of the arctic&#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720372" name="Picture 5" descr="A map of the arctic&#10;&#10;AI-generated content may be incorrect."/>
                    <pic:cNvPicPr/>
                  </pic:nvPicPr>
                  <pic:blipFill>
                    <a:blip r:embed="rId7">
                      <a:extLst>
                        <a:ext uri="{28A0092B-C50C-407E-A947-70E740481C1C}">
                          <a14:useLocalDpi xmlns:a14="http://schemas.microsoft.com/office/drawing/2010/main" val="0"/>
                        </a:ext>
                      </a:extLst>
                    </a:blip>
                    <a:stretch>
                      <a:fillRect/>
                    </a:stretch>
                  </pic:blipFill>
                  <pic:spPr>
                    <a:xfrm>
                      <a:off x="0" y="0"/>
                      <a:ext cx="5731510" cy="2872740"/>
                    </a:xfrm>
                    <a:prstGeom prst="rect">
                      <a:avLst/>
                    </a:prstGeom>
                  </pic:spPr>
                </pic:pic>
              </a:graphicData>
            </a:graphic>
            <wp14:sizeRelH relativeFrom="page">
              <wp14:pctWidth>0</wp14:pctWidth>
            </wp14:sizeRelH>
            <wp14:sizeRelV relativeFrom="page">
              <wp14:pctHeight>0</wp14:pctHeight>
            </wp14:sizeRelV>
          </wp:anchor>
        </w:drawing>
      </w:r>
      <w:r w:rsidR="00413394">
        <w:t>Given this pre-historic context, t</w:t>
      </w:r>
      <w:r w:rsidR="006519E8">
        <w:t xml:space="preserve">he </w:t>
      </w:r>
      <w:r w:rsidR="00D67ACF">
        <w:t>bay itself can be seen as the southernmost extension of the Cape Flats</w:t>
      </w:r>
      <w:r w:rsidR="00AE5FE2">
        <w:t>, a sandy valley which links the Cape Peninsula on the west to the mainland on the east.</w:t>
      </w:r>
      <w:r w:rsidR="0062030A">
        <w:t xml:space="preserve"> The eastern</w:t>
      </w:r>
      <w:r w:rsidR="000A3178">
        <w:t xml:space="preserve"> side of the bay </w:t>
      </w:r>
      <w:r w:rsidR="00B36F69">
        <w:t xml:space="preserve">is </w:t>
      </w:r>
      <w:r w:rsidR="000A3E81">
        <w:t>rimmed</w:t>
      </w:r>
      <w:r w:rsidR="00B36F69">
        <w:t xml:space="preserve"> by </w:t>
      </w:r>
      <w:r w:rsidR="00AC39F5">
        <w:t xml:space="preserve"> the </w:t>
      </w:r>
      <w:r w:rsidR="00AB5892">
        <w:t>mountainous inland terrain</w:t>
      </w:r>
      <w:r w:rsidR="00AC39F5">
        <w:t xml:space="preserve"> of the Hotten</w:t>
      </w:r>
      <w:r w:rsidR="000A3E81">
        <w:t>tots Holland Mountains</w:t>
      </w:r>
      <w:r w:rsidR="00BD2B9D">
        <w:t>,</w:t>
      </w:r>
      <w:r w:rsidR="00AB5892">
        <w:t xml:space="preserve"> with relatively high ranges </w:t>
      </w:r>
      <w:r w:rsidR="00FC3E40">
        <w:t xml:space="preserve">of between 1100 and 1400 m </w:t>
      </w:r>
      <w:r w:rsidR="00FC3E40">
        <w:fldChar w:fldCharType="begin"/>
      </w:r>
      <w:r w:rsidR="00FC3E40">
        <w:instrText xml:space="preserve"> ADDIN ZOTERO_ITEM CSL_CITATION {"citationID":"KK6OtlsZ","properties":{"formattedCitation":"(Bonnardot et al., 2005)","plainCitation":"(Bonnardot et al., 2005)","noteIndex":0},"citationItems":[{"id":567,"uris":["http://zotero.org/users/14070386/items/HM9JDE56"],"itemData":{"id":567,"type":"article-journal","abstract":"Sea breezes were investigated during the maturation period of wine grapes in the South-Western Cape under particular synoptic wind conditions (onshore for Table Bay and offshore for False Bay). Observations from an automatic weather station network located in the Stellenbosch wine-producing area as well as the Regional Atmospheric Modelling System (RAMS, non-hydrostatic, parallel, version 4.3) were used. Results showed that two sea breezes developed, one from Table Bay late in the morning, and the other from False Bay later in the afternoon. The coastal low strengthened and deflected the sea breeze from Table Bay towards the south and south-east of the study area, while the offshore large-scale circulation hindered the development of the sea breeze in the opposite direction over False Bay and delayed its movement towards land. The decrease in temperature resulting from the onset of the sea breeze from the Atlantic early in the afternoon could be significant for viticulture, reducing the duration and intensity of high temperature stress on grapevine functioning at the coolest locations.","container-title":"Theoretical and Applied Climatology","DOI":"10.1007/s00704-004-0087-y","ISSN":"1434-4483","issue":"3","journalAbbreviation":"Theor. Appl. Climatol.","language":"en","license":"2005 Springer-Verlag/Wien","note":"Company: Springer\nDistributor: Springer\nInstitution: Springer\nLabel: Springer\nnumber: 3\npublisher: Springer-Verlag","page":"203-218","source":"link-springer-com.ezproxy.uct.ac.za","title":"Sea breeze development under an offshore synoptic wind in the South-Western Cape and implications for the Stellenbosch wine-producing area","volume":"81","author":[{"family":"Bonnardot","given":"V."},{"family":"Planchon","given":"O."},{"family":"Cautenet","given":"S."}],"issued":{"date-parts":[["2005",7,1]]}}}],"schema":"https://github.com/citation-style-language/schema/raw/master/csl-citation.json"} </w:instrText>
      </w:r>
      <w:r w:rsidR="00FC3E40">
        <w:fldChar w:fldCharType="separate"/>
      </w:r>
      <w:r w:rsidR="00FC3E40" w:rsidRPr="00FC3E40">
        <w:t>(</w:t>
      </w:r>
      <w:proofErr w:type="spellStart"/>
      <w:r w:rsidR="00FC3E40" w:rsidRPr="00FC3E40">
        <w:t>Bonnardot</w:t>
      </w:r>
      <w:proofErr w:type="spellEnd"/>
      <w:r w:rsidR="00FC3E40" w:rsidRPr="00FC3E40">
        <w:t xml:space="preserve"> et al., 2005)</w:t>
      </w:r>
      <w:r w:rsidR="00FC3E40">
        <w:fldChar w:fldCharType="end"/>
      </w:r>
      <w:r w:rsidR="00FC3E40">
        <w:t xml:space="preserve">. </w:t>
      </w:r>
      <w:r w:rsidR="00BD2B9D">
        <w:t xml:space="preserve">The Cape Peninsula </w:t>
      </w:r>
      <w:r w:rsidR="00D32A92">
        <w:t xml:space="preserve">mountain range </w:t>
      </w:r>
      <w:r w:rsidR="005D014B">
        <w:t xml:space="preserve">belts the bay </w:t>
      </w:r>
      <w:r w:rsidR="00D32A92">
        <w:t xml:space="preserve">to the west </w:t>
      </w:r>
      <w:r w:rsidR="004F35DE">
        <w:t xml:space="preserve">and </w:t>
      </w:r>
      <w:r w:rsidR="00E33B73">
        <w:t xml:space="preserve">has a slightly lower range </w:t>
      </w:r>
      <w:r w:rsidR="005A6509">
        <w:t>of between 600 and 1100 m</w:t>
      </w:r>
      <w:r w:rsidR="004F35DE">
        <w:t xml:space="preserve"> </w:t>
      </w:r>
      <w:r w:rsidR="004F35DE">
        <w:fldChar w:fldCharType="begin"/>
      </w:r>
      <w:r w:rsidR="004F35DE">
        <w:instrText xml:space="preserve"> ADDIN ZOTERO_ITEM CSL_CITATION {"citationID":"4V72iFjZ","properties":{"formattedCitation":"(Jury, 1991)","plainCitation":"(Jury, 1991)","noteIndex":0},"citationItems":[{"id":897,"uris":["http://zotero.org/users/14070386/items/FYUZL7N7"],"itemData":{"id":897,"type":"article-journal","container-title":"Transactions of the Royal Society of South Africa","page":"401-418","title":"The weather of False Bay","volume":"47","author":[{"family":"Jury","given":"Mark R."}],"issued":{"date-parts":[["1991"]]}}}],"schema":"https://github.com/citation-style-language/schema/raw/master/csl-citation.json"} </w:instrText>
      </w:r>
      <w:r w:rsidR="004F35DE">
        <w:fldChar w:fldCharType="separate"/>
      </w:r>
      <w:r w:rsidR="004F35DE" w:rsidRPr="004F35DE">
        <w:t>(Jury, 1991)</w:t>
      </w:r>
      <w:r w:rsidR="004F35DE">
        <w:fldChar w:fldCharType="end"/>
      </w:r>
      <w:r w:rsidR="004F35DE">
        <w:t xml:space="preserve">. </w:t>
      </w:r>
      <w:r w:rsidR="009F63BE">
        <w:t xml:space="preserve">The </w:t>
      </w:r>
      <w:r w:rsidR="00665631">
        <w:t>intricate</w:t>
      </w:r>
      <w:r w:rsidR="005D1C52">
        <w:t xml:space="preserve"> orography of the </w:t>
      </w:r>
      <w:r w:rsidR="00E526A5">
        <w:t xml:space="preserve">terrain </w:t>
      </w:r>
      <w:r w:rsidR="00D05FFA">
        <w:t xml:space="preserve">is shown in </w:t>
      </w:r>
      <w:r w:rsidR="004E4AF2">
        <w:t>Fig 2.</w:t>
      </w:r>
      <w:r w:rsidRPr="001E3465">
        <w:t xml:space="preserve"> </w:t>
      </w:r>
      <w:r>
        <w:t xml:space="preserve">The orography controls the wind field over the area under the varying wind regimes and creates wind shadows in the lee of the mountains </w:t>
      </w:r>
      <w:r>
        <w:fldChar w:fldCharType="begin"/>
      </w:r>
      <w:r>
        <w:instrText xml:space="preserve"> ADDIN ZOTERO_ITEM CSL_CITATION {"citationID":"aLMR96gz","properties":{"formattedCitation":"(Jury, 1991)","plainCitation":"(Jury, 1991)","noteIndex":0},"citationItems":[{"id":897,"uris":["http://zotero.org/users/14070386/items/FYUZL7N7"],"itemData":{"id":897,"type":"article-journal","container-title":"Transactions of the Royal Society of South Africa","page":"401-418","title":"The weather of False Bay","volume":"47","author":[{"family":"Jury","given":"Mark R."}],"issued":{"date-parts":[["1991"]]}}}],"schema":"https://github.com/citation-style-language/schema/raw/master/csl-citation.json"} </w:instrText>
      </w:r>
      <w:r>
        <w:fldChar w:fldCharType="separate"/>
      </w:r>
      <w:r w:rsidRPr="001F67FC">
        <w:t>(Jury, 1991)</w:t>
      </w:r>
      <w:r>
        <w:fldChar w:fldCharType="end"/>
      </w:r>
      <w:r>
        <w:t xml:space="preserve">. </w:t>
      </w:r>
      <w:r w:rsidR="004E4AF2">
        <w:t xml:space="preserve"> </w:t>
      </w:r>
    </w:p>
    <w:p w14:paraId="4E07F153" w14:textId="73F1AD31" w:rsidR="008F1FCB" w:rsidRDefault="00C34403" w:rsidP="00C34403">
      <w:pPr>
        <w:pStyle w:val="Caption"/>
      </w:pPr>
      <w:r>
        <w:t xml:space="preserve">Figure </w:t>
      </w:r>
      <w:fldSimple w:instr=" SEQ Figure \* ARABIC ">
        <w:r w:rsidR="00BB27F8">
          <w:rPr>
            <w:noProof/>
          </w:rPr>
          <w:t>2</w:t>
        </w:r>
      </w:fldSimple>
      <w:r>
        <w:t>)</w:t>
      </w:r>
      <w:r w:rsidRPr="00401FAA">
        <w:t xml:space="preserve"> Bathymetry and orography of False Bay. Cape Point (CP), Rocky Bank (RB) and Cape Hangklip (CH) are shown</w:t>
      </w:r>
      <w:r>
        <w:t xml:space="preserve"> </w:t>
      </w:r>
      <w:r>
        <w:fldChar w:fldCharType="begin"/>
      </w:r>
      <w:r>
        <w:instrText xml:space="preserve"> ADDIN ZOTERO_ITEM CSL_CITATION {"citationID":"aLPzqRuY","properties":{"formattedCitation":"(Daniels et al., 2022)","plainCitation":"(Daniels et al., 2022)","noteIndex":0},"citationItems":[{"id":531,"uris":["http://zotero.org/users/14070386/items/DRCJJ7Y7"],"itemData":{"id":531,"type":"article-journal","abstract":"The current study explores the importance of local ocean-atmosphere interactions in modelling wave records in embayments surrounded by significant orographic features and semi-sheltered against swell waves. The numerical code Simulating WAves in the Nearshore (SWAN) was employed for this purpose. False Bay and Table Bay, both located adjacent to the Cape Peninsula in South Africa, were used as case studies due to their geographical location and significance at the southern tip of Africa, their proximity to each other and their surrounding orography. Various combinations of atmospheric forcing were investigated (e.g. various atmospheric forcing horizontal resolutions) to distill the importance of remotely originating swell and locally generated wind waves on both peripheries of False Bay and within Table Bay. Generally, both embayments require high resolution, spatially varying wind forcing to capture the effects of the complex orography. The waves on the western periphery of False Bay and Table Bay are mainly generated by local spatially varying winds, while the waves on the eastern periphery of False Bay are mainly the incoming swell. Results are presented via statistical correlations with measured data, time-series comparisons, wind roses and wave field difference plots.","container-title":"Applied Ocean Research","DOI":"10.1016/j.apor.2022.103355","ISSN":"0141-1187","journalAbbreviation":"Applied Ocean Research","page":"103355","source":"ScienceDirect","title":"On the importance of wind generated waves in embayments with complex orographic features – A South African case study","volume":"128","author":[{"family":"Daniels","given":"Tania"},{"family":"Fearon","given":"Giles"},{"family":"Vilaplana","given":"Ana"},{"family":"Hewitson","given":"Bruce"},{"family":"Rautenbach","given":"Christo"}],"issued":{"date-parts":[["2022",11,1]]}}}],"schema":"https://github.com/citation-style-language/schema/raw/master/csl-citation.json"} </w:instrText>
      </w:r>
      <w:r>
        <w:fldChar w:fldCharType="separate"/>
      </w:r>
      <w:r w:rsidRPr="00C34403">
        <w:t>(</w:t>
      </w:r>
      <w:r>
        <w:t xml:space="preserve">From </w:t>
      </w:r>
      <w:r w:rsidRPr="00C34403">
        <w:t>Daniels et al., 2022)</w:t>
      </w:r>
      <w:r>
        <w:fldChar w:fldCharType="end"/>
      </w:r>
      <w:r>
        <w:t>.</w:t>
      </w:r>
    </w:p>
    <w:p w14:paraId="6E6EBAC6" w14:textId="77777777" w:rsidR="00CC1B0E" w:rsidRDefault="00CC1B0E" w:rsidP="008A3E3E">
      <w:pPr>
        <w:pStyle w:val="Heading2"/>
      </w:pPr>
      <w:r w:rsidRPr="00C97862">
        <w:t xml:space="preserve">Wind Climate </w:t>
      </w:r>
    </w:p>
    <w:p w14:paraId="45ED2B15" w14:textId="70FAF116" w:rsidR="00093C5C" w:rsidRDefault="00A84BA2" w:rsidP="00901061">
      <w:r>
        <w:t xml:space="preserve">South African weather is </w:t>
      </w:r>
      <w:r w:rsidR="007844CC">
        <w:t>primarily seasonal and dominated by large scale synoptic circulations</w:t>
      </w:r>
      <w:r w:rsidR="001C5FF0">
        <w:t xml:space="preserve"> which result </w:t>
      </w:r>
      <w:r w:rsidR="00E32D05">
        <w:t xml:space="preserve">from the </w:t>
      </w:r>
      <w:r w:rsidR="00E47944">
        <w:t xml:space="preserve">interactions between </w:t>
      </w:r>
      <w:r w:rsidR="00170B7E">
        <w:t xml:space="preserve">the South Atlantic </w:t>
      </w:r>
      <w:r w:rsidR="0065287D">
        <w:t xml:space="preserve">high pressure cell (SAH) and </w:t>
      </w:r>
      <w:r w:rsidR="000921EE">
        <w:t xml:space="preserve">mid-latitude pressure systems </w:t>
      </w:r>
      <w:r w:rsidR="00D673D5">
        <w:t xml:space="preserve">that </w:t>
      </w:r>
      <w:r w:rsidR="009D4B2C">
        <w:t xml:space="preserve">are associated with the upper-level westerlies. </w:t>
      </w:r>
      <w:r w:rsidR="0036282A">
        <w:t>Wind over the bay i</w:t>
      </w:r>
      <w:r w:rsidR="00DF0154">
        <w:t xml:space="preserve">s controlled by two main factors, the first being the nature and time scale of synoptic weather systems </w:t>
      </w:r>
      <w:r w:rsidR="00D40B23">
        <w:t xml:space="preserve">akin to the region, the second being </w:t>
      </w:r>
      <w:r w:rsidR="004434E3">
        <w:t xml:space="preserve">the orography which leads to orographically sheared winds being common </w:t>
      </w:r>
      <w:r w:rsidR="004434E3">
        <w:fldChar w:fldCharType="begin"/>
      </w:r>
      <w:r w:rsidR="004434E3">
        <w:instrText xml:space="preserve"> ADDIN ZOTERO_ITEM CSL_CITATION {"citationID":"78j4TrPU","properties":{"formattedCitation":"(Gr\\uc0\\u252{}ndlingh et al., 1989; Jury et al., 1985)","plainCitation":"(Gründlingh et al., 1989; Jury et al., 1985)","noteIndex":0},"citationItems":[{"id":515,"uris":["http://zotero.org/users/14070386/items/JJV4REIQ"],"itemData":{"id":515,"type":"article-journal","abstract":"False Bay, the biggest bay in South Africa, has to accommodate various demands in terms of recreation, naval activities and fisheries while it is lately also exposed to increased pollution. To determine the currents at the entrance to the Bay and thus obtain insight into the dynamics of the region, the flushing rate of the Bay and other aspects of the circulation, a number of current meters were deployed in the lower half of the water column at the entrance during the austral summer of 1986/1987. The results of these measurements, augmented and supported by temperature-salinity sections and meteorologic measurements in the vicinity, are discussed and compared with historical observations of the currents and water properties in the Bay.","container-title":"Continental Shelf Research","DOI":"10.1016/0278-4343(89)90056-3","ISSN":"02784343","issue":"12","journalAbbreviation":"Continental Shelf Research","language":"en","license":"https://www.elsevier.com/tdm/userlicense/1.0/","page":"1029-1048","source":"DOI.org (Crossref)","title":"Bottom currents at the entrance to False Bay, South Africa","volume":"9","author":[{"family":"Gründlingh","given":"M.L."},{"family":"Hunter","given":"I.T."},{"family":"Potgieter","given":"E."}],"issued":{"date-parts":[["1989",12]]}}},{"id":565,"uris":["http://zotero.org/users/14070386/items/69YR9AGU"],"itemData":{"id":565,"type":"article-journal","abstract":"Summer winds along the north-west coast of the Cape Peninsula were investigated to determine their impact on a localized upwelling plume. From automatic weather stations, moored buoys and aerial surveys, a pronounced diurnal cycle in south-easterly wind flow was documented. The orography of the northern portion of the Cape Peninsula is complex, with mountain ridges causing a nocturnal downslope wind jet exceeding 10 m·s−1 during anticyclonic weather conditions. This phenomenon is detailed in three case studies presented. When an inversion layer descended below the top of nearby Table Mountain (1 000 m), a downwind wake developed extending 40 km over the Atlantic Ocean. The wake effectively separated surface upwelling plumes emanating from either side of Cape Town, and it expanded and contracted in sympathy with changes in the horizontal temperature gradient and the inversion layer. A wind-shear line developed at the interface between the downslope jet and the wake with a 24-hour cycle.","container-title":"South African Journal of Marine Science","DOI":"10.2989/025776185784461216","ISSN":"0257-7615","issue":"1","note":"publisher: Taylor &amp; Francis\n_eprint: https://doi.org/10.2989/025776185784461216","page":"1-10","source":"Taylor and Francis+NEJM","title":"Diurnal wind cycles and upwelling off the northern portion of the Cape Peninsula in summer","volume":"3","author":[{"family":"Jury","given":"M. R."},{"family":"Kamstra","given":"F."},{"family":"Taunton-Clark","given":"J."}],"issued":{"date-parts":[["1985",6,1]]}}}],"schema":"https://github.com/citation-style-language/schema/raw/master/csl-citation.json"} </w:instrText>
      </w:r>
      <w:r w:rsidR="004434E3">
        <w:fldChar w:fldCharType="separate"/>
      </w:r>
      <w:r w:rsidR="004434E3" w:rsidRPr="004434E3">
        <w:rPr>
          <w:kern w:val="0"/>
        </w:rPr>
        <w:t>(Gründlingh et al., 1989; Jury et al., 1985)</w:t>
      </w:r>
      <w:r w:rsidR="004434E3">
        <w:fldChar w:fldCharType="end"/>
      </w:r>
      <w:r w:rsidR="004434E3">
        <w:t xml:space="preserve"> </w:t>
      </w:r>
      <w:r w:rsidR="00344485">
        <w:t xml:space="preserve">The eastward propagation of atmospheric Rossby waves </w:t>
      </w:r>
      <w:r w:rsidR="002D1CE3">
        <w:t xml:space="preserve">and associated fronts over the </w:t>
      </w:r>
      <w:r w:rsidR="005C1683">
        <w:t>S</w:t>
      </w:r>
      <w:r w:rsidR="002D1CE3">
        <w:t xml:space="preserve">outhern </w:t>
      </w:r>
      <w:r w:rsidR="005C1683">
        <w:t>O</w:t>
      </w:r>
      <w:r w:rsidR="002D1CE3">
        <w:t xml:space="preserve">cean is the major control on the synoptic systems experienced in False Bay </w:t>
      </w:r>
      <w:r w:rsidR="00632776">
        <w:fldChar w:fldCharType="begin"/>
      </w:r>
      <w:r w:rsidR="00632776">
        <w:instrText xml:space="preserve"> ADDIN ZOTERO_ITEM CSL_CITATION {"citationID":"3yoQQOOH","properties":{"formattedCitation":"(Gr\\uc0\\u252{}ndlingh et al., 1989; MacHutchon, 2006; Wainman et al., 1987)","plainCitation":"(Gründlingh et al., 1989; MacHutchon, 2006; Wainman et al., 1987)","noteIndex":0},"citationItems":[{"id":515,"uris":["http://zotero.org/users/14070386/items/JJV4REIQ"],"itemData":{"id":515,"type":"article-journal","abstract":"False Bay, the biggest bay in South Africa, has to accommodate various demands in terms of recreation, naval activities and fisheries while it is lately also exposed to increased pollution. To determine the currents at the entrance to the Bay and thus obtain insight into the dynamics of the region, the flushing rate of the Bay and other aspects of the circulation, a number of current meters were deployed in the lower half of the water column at the entrance during the austral summer of 1986/1987. The results of these measurements, augmented and supported by temperature-salinity sections and meteorologic measurements in the vicinity, are discussed and compared with historical observations of the currents and water properties in the Bay.","container-title":"Continental Shelf Research","DOI":"10.1016/0278-4343(89)90056-3","ISSN":"02784343","issue":"12","journalAbbreviation":"Continental Shelf Research","language":"en","license":"https://www.elsevier.com/tdm/userlicense/1.0/","page":"1029-1048","source":"DOI.org (Crossref)","title":"Bottom currents at the entrance to False Bay, South Africa","volume":"9","author":[{"family":"Gründlingh","given":"M.L."},{"family":"Hunter","given":"I.T."},{"family":"Potgieter","given":"E."}],"issued":{"date-parts":[["1989",12]]}}},{"id":902,"uris":["http://zotero.org/users/14070386/items/U33X95VC"],"itemData":{"id":902,"type":"thesis","event-place":"Stellenbosch: South Africa","genre":"Ph.D. thesis","publisher":"Stellenbosch University","publisher-place":"Stellenbosch: South Africa","title":"The Characterisation of South African Sea Storms","author":[{"family":"MacHutchon","given":"K. R."}],"issued":{"date-parts":[["2006"]]}}},{"id":516,"uris":["http://zotero.org/users/14070386/items/5M8FDETE"],"itemData":{"id":516,"type":"article-journal","abstract":"Four current-meter moorings placed in False Bay between February and May 1985 revealed a tendency towards cyclonic motion, but with poleward flow along the western boundary. Data from six anemometers situated around the Bay showed periodic acceleration of northward air flow associated with south-easterly wind events during ridging of the South Atlantic high pressure cell round the continent. A clear pattern of cooling and warming of water at the current-meter sites was observed, corresponding to the acceleration and decay phases of south-easterly wind over periods of a few days. There was a suggestion of subsidence of warm water along the western boundary when the wind relaxed.","container-title":"South African Journal of Marine Science","DOI":"10.2989/025776187784522423","ISSN":"0257-7615","issue":"1","note":"publisher: Taylor &amp; Francis\n_eprint: https://doi.org/10.2989/025776187784522423","page":"337-346","source":"Taylor and Francis+NEJM","title":"Winds and subsurface currents in the False Bay region, South Africa","volume":"5","author":[{"family":"Wainman","given":"C. K."},{"family":"Polito","given":"A."},{"family":"Nelson","given":"G."}],"issued":{"date-parts":[["1987",6,1]]}}}],"schema":"https://github.com/citation-style-language/schema/raw/master/csl-citation.json"} </w:instrText>
      </w:r>
      <w:r w:rsidR="00632776">
        <w:fldChar w:fldCharType="separate"/>
      </w:r>
      <w:r w:rsidR="00632776" w:rsidRPr="00632776">
        <w:rPr>
          <w:kern w:val="0"/>
        </w:rPr>
        <w:t xml:space="preserve">(Gründlingh et al., 1989; </w:t>
      </w:r>
      <w:proofErr w:type="spellStart"/>
      <w:r w:rsidR="00632776" w:rsidRPr="00632776">
        <w:rPr>
          <w:kern w:val="0"/>
        </w:rPr>
        <w:t>MacHutchon</w:t>
      </w:r>
      <w:proofErr w:type="spellEnd"/>
      <w:r w:rsidR="00632776" w:rsidRPr="00632776">
        <w:rPr>
          <w:kern w:val="0"/>
        </w:rPr>
        <w:t>, 2006; Wainman et al., 1987)</w:t>
      </w:r>
      <w:r w:rsidR="00632776">
        <w:fldChar w:fldCharType="end"/>
      </w:r>
      <w:r w:rsidR="00632776">
        <w:t>.</w:t>
      </w:r>
    </w:p>
    <w:p w14:paraId="6EF899E0" w14:textId="11DB9190" w:rsidR="00DA0840" w:rsidRDefault="00922D4A" w:rsidP="00901061">
      <w:r>
        <w:t xml:space="preserve">Several synoptic types exist and </w:t>
      </w:r>
      <w:r w:rsidR="007E42F9">
        <w:t xml:space="preserve">help explain general atmospheric circulation along the coast. </w:t>
      </w:r>
      <w:r w:rsidR="00632776">
        <w:t xml:space="preserve"> </w:t>
      </w:r>
      <w:r w:rsidR="00D820CE">
        <w:t xml:space="preserve">The </w:t>
      </w:r>
      <w:r w:rsidR="0065287D">
        <w:t>SAH</w:t>
      </w:r>
      <w:r w:rsidR="00D820CE">
        <w:t xml:space="preserve"> </w:t>
      </w:r>
      <w:r w:rsidR="00C15105">
        <w:t xml:space="preserve">guides Southern Ocean fronts north-westward to toward the South African coast </w:t>
      </w:r>
      <w:r w:rsidR="00230F43">
        <w:fldChar w:fldCharType="begin"/>
      </w:r>
      <w:r w:rsidR="00230F43">
        <w:instrText xml:space="preserve"> ADDIN ZOTERO_ITEM CSL_CITATION {"citationID":"3sIXOFaT","properties":{"formattedCitation":"(Gr\\uc0\\u252{}ndlingh et al., 1989)","plainCitation":"(Gründlingh et al., 1989)","noteIndex":0},"citationItems":[{"id":515,"uris":["http://zotero.org/users/14070386/items/JJV4REIQ"],"itemData":{"id":515,"type":"article-journal","abstract":"False Bay, the biggest bay in South Africa, has to accommodate various demands in terms of recreation, naval activities and fisheries while it is lately also exposed to increased pollution. To determine the currents at the entrance to the Bay and thus obtain insight into the dynamics of the region, the flushing rate of the Bay and other aspects of the circulation, a number of current meters were deployed in the lower half of the water column at the entrance during the austral summer of 1986/1987. The results of these measurements, augmented and supported by temperature-salinity sections and meteorologic measurements in the vicinity, are discussed and compared with historical observations of the currents and water properties in the Bay.","container-title":"Continental Shelf Research","DOI":"10.1016/0278-4343(89)90056-3","ISSN":"02784343","issue":"12","journalAbbreviation":"Continental Shelf Research","language":"en","license":"https://www.elsevier.com/tdm/userlicense/1.0/","page":"1029-1048","source":"DOI.org (Crossref)","title":"Bottom currents at the entrance to False Bay, South Africa","volume":"9","author":[{"family":"Gründlingh","given":"M.L."},{"family":"Hunter","given":"I.T."},{"family":"Potgieter","given":"E."}],"issued":{"date-parts":[["1989",12]]}}}],"schema":"https://github.com/citation-style-language/schema/raw/master/csl-citation.json"} </w:instrText>
      </w:r>
      <w:r w:rsidR="00230F43">
        <w:fldChar w:fldCharType="separate"/>
      </w:r>
      <w:r w:rsidR="00230F43" w:rsidRPr="00230F43">
        <w:rPr>
          <w:kern w:val="0"/>
        </w:rPr>
        <w:t>(Gründlingh et al., 1989)</w:t>
      </w:r>
      <w:r w:rsidR="00230F43">
        <w:fldChar w:fldCharType="end"/>
      </w:r>
      <w:r w:rsidR="00230F43">
        <w:t xml:space="preserve">. </w:t>
      </w:r>
      <w:r w:rsidR="00CE7BB4">
        <w:t xml:space="preserve">Approaching cold fronts </w:t>
      </w:r>
      <w:r w:rsidR="007A7215">
        <w:t xml:space="preserve">(Mid-latitude cyclones) </w:t>
      </w:r>
      <w:r w:rsidR="007159BA">
        <w:t>can generate coastally trapped low pres</w:t>
      </w:r>
      <w:r w:rsidR="009D61D0">
        <w:t>sure systems on the west coast</w:t>
      </w:r>
      <w:r w:rsidR="00C167A3">
        <w:t>,</w:t>
      </w:r>
      <w:r w:rsidR="009D61D0">
        <w:t xml:space="preserve"> which propagate ea</w:t>
      </w:r>
      <w:r w:rsidR="00C167A3">
        <w:t xml:space="preserve">stward as the </w:t>
      </w:r>
      <w:r w:rsidR="00C167A3">
        <w:lastRenderedPageBreak/>
        <w:t xml:space="preserve">front encroaches </w:t>
      </w:r>
      <w:r w:rsidR="00E90DF3">
        <w:fldChar w:fldCharType="begin"/>
      </w:r>
      <w:r w:rsidR="004F4693">
        <w:instrText xml:space="preserve"> ADDIN ZOTERO_ITEM CSL_CITATION {"citationID":"9VVauHN2","properties":{"formattedCitation":"(Gill, 1977)","plainCitation":"(Gill, 1977)","noteIndex":0},"citationItems":[{"id":903,"uris":["http://zotero.org/users/14070386/items/FBLSP3WL"],"itemData":{"id":903,"type":"article-journal","container-title":"Quarterly Journal of the Royal Meteorological Society","page":"431-440","title":"Coastally trapped waves in the atmosphere.","volume":"103","author":[{"family":"Gill","given":"A. E."}],"issued":{"date-parts":[["1977"]]}}}],"schema":"https://github.com/citation-style-language/schema/raw/master/csl-citation.json"} </w:instrText>
      </w:r>
      <w:r w:rsidR="00E90DF3">
        <w:fldChar w:fldCharType="separate"/>
      </w:r>
      <w:r w:rsidR="00E90DF3" w:rsidRPr="00E90DF3">
        <w:t>(Gill, 1977)</w:t>
      </w:r>
      <w:r w:rsidR="00E90DF3">
        <w:fldChar w:fldCharType="end"/>
      </w:r>
      <w:r w:rsidR="00E90DF3">
        <w:t xml:space="preserve">. </w:t>
      </w:r>
      <w:r w:rsidR="00A22843">
        <w:t xml:space="preserve">These </w:t>
      </w:r>
      <w:r w:rsidR="00320105">
        <w:t xml:space="preserve">coastal lows are associated with warm, often strong, offshore </w:t>
      </w:r>
      <w:r w:rsidR="00CE2E85">
        <w:t xml:space="preserve">Foehn (Berg) </w:t>
      </w:r>
      <w:r w:rsidR="00BA4989">
        <w:t xml:space="preserve">winds </w:t>
      </w:r>
      <w:r w:rsidR="001155C9">
        <w:t xml:space="preserve">leading the system, </w:t>
      </w:r>
      <w:r w:rsidR="00CE2E85">
        <w:t xml:space="preserve">and cool offshore winds </w:t>
      </w:r>
      <w:r w:rsidR="00747B4F">
        <w:t>trailing</w:t>
      </w:r>
      <w:r w:rsidR="00BA4989">
        <w:t xml:space="preserve"> </w:t>
      </w:r>
      <w:r w:rsidR="001155C9">
        <w:t>it</w:t>
      </w:r>
      <w:r w:rsidR="004F4693">
        <w:t xml:space="preserve"> </w:t>
      </w:r>
      <w:r w:rsidR="004F4693">
        <w:fldChar w:fldCharType="begin"/>
      </w:r>
      <w:r w:rsidR="004F4693">
        <w:instrText xml:space="preserve"> ADDIN ZOTERO_ITEM CSL_CITATION {"citationID":"2XAGD9er","properties":{"formattedCitation":"(Gill, 1977)","plainCitation":"(Gill, 1977)","noteIndex":0},"citationItems":[{"id":903,"uris":["http://zotero.org/users/14070386/items/FBLSP3WL"],"itemData":{"id":903,"type":"article-journal","container-title":"Quarterly Journal of the Royal Meteorological Society","page":"431-440","title":"Coastally trapped waves in the atmosphere.","volume":"103","author":[{"family":"Gill","given":"A. E."}],"issued":{"date-parts":[["1977"]]}}}],"schema":"https://github.com/citation-style-language/schema/raw/master/csl-citation.json"} </w:instrText>
      </w:r>
      <w:r w:rsidR="004F4693">
        <w:fldChar w:fldCharType="separate"/>
      </w:r>
      <w:r w:rsidR="004F4693" w:rsidRPr="004F4693">
        <w:t>(Gill, 1977)</w:t>
      </w:r>
      <w:r w:rsidR="004F4693">
        <w:fldChar w:fldCharType="end"/>
      </w:r>
      <w:r w:rsidR="001155C9">
        <w:t xml:space="preserve">. </w:t>
      </w:r>
      <w:r w:rsidR="00606495">
        <w:t xml:space="preserve">Cold fronts </w:t>
      </w:r>
      <w:r w:rsidR="002A0FEB">
        <w:t xml:space="preserve">follow the passage of coastal lows </w:t>
      </w:r>
      <w:r w:rsidR="00A017B0">
        <w:t xml:space="preserve">and </w:t>
      </w:r>
      <w:r w:rsidR="003C0943">
        <w:t xml:space="preserve">their approach is </w:t>
      </w:r>
      <w:r w:rsidR="00A017B0">
        <w:t>associated with north-westerly winds</w:t>
      </w:r>
      <w:r w:rsidR="003C0943">
        <w:t xml:space="preserve">, followed by </w:t>
      </w:r>
      <w:r w:rsidR="009C7229">
        <w:t xml:space="preserve">the rapid incursion of cold high latitude air masses after their passage </w:t>
      </w:r>
      <w:r w:rsidR="009C7229">
        <w:fldChar w:fldCharType="begin"/>
      </w:r>
      <w:r w:rsidR="009C7229">
        <w:instrText xml:space="preserve"> ADDIN ZOTERO_ITEM CSL_CITATION {"citationID":"3N0ewtLk","properties":{"formattedCitation":"(Gr\\uc0\\u252{}ndlingh et al., 1989; Jury et al., 1985)","plainCitation":"(Gründlingh et al., 1989; Jury et al., 1985)","noteIndex":0},"citationItems":[{"id":515,"uris":["http://zotero.org/users/14070386/items/JJV4REIQ"],"itemData":{"id":515,"type":"article-journal","abstract":"False Bay, the biggest bay in South Africa, has to accommodate various demands in terms of recreation, naval activities and fisheries while it is lately also exposed to increased pollution. To determine the currents at the entrance to the Bay and thus obtain insight into the dynamics of the region, the flushing rate of the Bay and other aspects of the circulation, a number of current meters were deployed in the lower half of the water column at the entrance during the austral summer of 1986/1987. The results of these measurements, augmented and supported by temperature-salinity sections and meteorologic measurements in the vicinity, are discussed and compared with historical observations of the currents and water properties in the Bay.","container-title":"Continental Shelf Research","DOI":"10.1016/0278-4343(89)90056-3","ISSN":"02784343","issue":"12","journalAbbreviation":"Continental Shelf Research","language":"en","license":"https://www.elsevier.com/tdm/userlicense/1.0/","page":"1029-1048","source":"DOI.org (Crossref)","title":"Bottom currents at the entrance to False Bay, South Africa","volume":"9","author":[{"family":"Gründlingh","given":"M.L."},{"family":"Hunter","given":"I.T."},{"family":"Potgieter","given":"E."}],"issued":{"date-parts":[["1989",12]]}}},{"id":565,"uris":["http://zotero.org/users/14070386/items/69YR9AGU"],"itemData":{"id":565,"type":"article-journal","abstract":"Summer winds along the north-west coast of the Cape Peninsula were investigated to determine their impact on a localized upwelling plume. From automatic weather stations, moored buoys and aerial surveys, a pronounced diurnal cycle in south-easterly wind flow was documented. The orography of the northern portion of the Cape Peninsula is complex, with mountain ridges causing a nocturnal downslope wind jet exceeding 10 m·s−1 during anticyclonic weather conditions. This phenomenon is detailed in three case studies presented. When an inversion layer descended below the top of nearby Table Mountain (1 000 m), a downwind wake developed extending 40 km over the Atlantic Ocean. The wake effectively separated surface upwelling plumes emanating from either side of Cape Town, and it expanded and contracted in sympathy with changes in the horizontal temperature gradient and the inversion layer. A wind-shear line developed at the interface between the downslope jet and the wake with a 24-hour cycle.","container-title":"South African Journal of Marine Science","DOI":"10.2989/025776185784461216","ISSN":"0257-7615","issue":"1","note":"publisher: Taylor &amp; Francis\n_eprint: https://doi.org/10.2989/025776185784461216","page":"1-10","source":"Taylor and Francis+NEJM","title":"Diurnal wind cycles and upwelling off the northern portion of the Cape Peninsula in summer","volume":"3","author":[{"family":"Jury","given":"M. R."},{"family":"Kamstra","given":"F."},{"family":"Taunton-Clark","given":"J."}],"issued":{"date-parts":[["1985",6,1]]}}}],"schema":"https://github.com/citation-style-language/schema/raw/master/csl-citation.json"} </w:instrText>
      </w:r>
      <w:r w:rsidR="009C7229">
        <w:fldChar w:fldCharType="separate"/>
      </w:r>
      <w:r w:rsidR="009C7229" w:rsidRPr="009C7229">
        <w:rPr>
          <w:kern w:val="0"/>
        </w:rPr>
        <w:t>(Gründlingh et al., 1989; Jury et al., 1985)</w:t>
      </w:r>
      <w:r w:rsidR="009C7229">
        <w:fldChar w:fldCharType="end"/>
      </w:r>
      <w:r w:rsidR="009C7229">
        <w:t>.</w:t>
      </w:r>
      <w:r w:rsidR="00FD7741">
        <w:t xml:space="preserve"> </w:t>
      </w:r>
      <w:r w:rsidR="00093C5C">
        <w:t>F</w:t>
      </w:r>
      <w:r w:rsidR="00DA0840">
        <w:t>ronts are</w:t>
      </w:r>
      <w:r w:rsidR="00FD7741">
        <w:t xml:space="preserve"> followed by</w:t>
      </w:r>
      <w:r w:rsidR="00220584">
        <w:t xml:space="preserve"> southerly meridional flow </w:t>
      </w:r>
      <w:r w:rsidR="00AA74B5">
        <w:t>along the pressure gradient west of the cyclon</w:t>
      </w:r>
      <w:r w:rsidR="00C9735C">
        <w:t>e.</w:t>
      </w:r>
      <w:r w:rsidR="00961E2C">
        <w:t xml:space="preserve"> A</w:t>
      </w:r>
      <w:r w:rsidR="00F73CB3">
        <w:t xml:space="preserve"> ridging SAH </w:t>
      </w:r>
      <w:r w:rsidR="00961E2C">
        <w:t xml:space="preserve">follows, </w:t>
      </w:r>
      <w:r w:rsidR="00DA0840">
        <w:t>leading</w:t>
      </w:r>
      <w:r w:rsidR="00512F2C">
        <w:t xml:space="preserve"> to </w:t>
      </w:r>
      <w:r w:rsidR="00E50A38">
        <w:t xml:space="preserve">strong south-easterly </w:t>
      </w:r>
      <w:r w:rsidR="00D907E6">
        <w:t>conditions</w:t>
      </w:r>
      <w:r w:rsidR="008A7B69">
        <w:t xml:space="preserve">, especially in summer. </w:t>
      </w:r>
      <w:r w:rsidR="00CE4352">
        <w:t>Th</w:t>
      </w:r>
      <w:r w:rsidR="006E7593">
        <w:t>ese dynamics</w:t>
      </w:r>
      <w:r w:rsidR="00F379B5">
        <w:t xml:space="preserve">, </w:t>
      </w:r>
      <w:r w:rsidR="006E7593">
        <w:t xml:space="preserve">typically </w:t>
      </w:r>
      <w:r w:rsidR="003B1AA6">
        <w:t>cycle on a weekly basis (5-7 days) and are</w:t>
      </w:r>
      <w:r w:rsidR="002F2C95">
        <w:t xml:space="preserve"> seasonal in nature </w:t>
      </w:r>
      <w:r w:rsidR="000C7E05">
        <w:fldChar w:fldCharType="begin"/>
      </w:r>
      <w:r w:rsidR="000C7E05">
        <w:instrText xml:space="preserve"> ADDIN ZOTERO_ITEM CSL_CITATION {"citationID":"gO9EvX03","properties":{"formattedCitation":"(Gr\\uc0\\u252{}ndlingh et al., 1989)","plainCitation":"(Gründlingh et al., 1989)","noteIndex":0},"citationItems":[{"id":515,"uris":["http://zotero.org/users/14070386/items/JJV4REIQ"],"itemData":{"id":515,"type":"article-journal","abstract":"False Bay, the biggest bay in South Africa, has to accommodate various demands in terms of recreation, naval activities and fisheries while it is lately also exposed to increased pollution. To determine the currents at the entrance to the Bay and thus obtain insight into the dynamics of the region, the flushing rate of the Bay and other aspects of the circulation, a number of current meters were deployed in the lower half of the water column at the entrance during the austral summer of 1986/1987. The results of these measurements, augmented and supported by temperature-salinity sections and meteorologic measurements in the vicinity, are discussed and compared with historical observations of the currents and water properties in the Bay.","container-title":"Continental Shelf Research","DOI":"10.1016/0278-4343(89)90056-3","ISSN":"02784343","issue":"12","journalAbbreviation":"Continental Shelf Research","language":"en","license":"https://www.elsevier.com/tdm/userlicense/1.0/","page":"1029-1048","source":"DOI.org (Crossref)","title":"Bottom currents at the entrance to False Bay, South Africa","volume":"9","author":[{"family":"Gründlingh","given":"M.L."},{"family":"Hunter","given":"I.T."},{"family":"Potgieter","given":"E."}],"issued":{"date-parts":[["1989",12]]}}}],"schema":"https://github.com/citation-style-language/schema/raw/master/csl-citation.json"} </w:instrText>
      </w:r>
      <w:r w:rsidR="000C7E05">
        <w:fldChar w:fldCharType="separate"/>
      </w:r>
      <w:r w:rsidR="000C7E05" w:rsidRPr="000C7E05">
        <w:rPr>
          <w:kern w:val="0"/>
        </w:rPr>
        <w:t>(Gründlingh et al., 1989)</w:t>
      </w:r>
      <w:r w:rsidR="000C7E05">
        <w:fldChar w:fldCharType="end"/>
      </w:r>
      <w:r w:rsidR="000C7E05">
        <w:t>.</w:t>
      </w:r>
      <w:r w:rsidR="00111047">
        <w:t xml:space="preserve"> </w:t>
      </w:r>
      <w:r w:rsidR="00421494">
        <w:t xml:space="preserve"> </w:t>
      </w:r>
    </w:p>
    <w:p w14:paraId="4B0A9700" w14:textId="775A5465" w:rsidR="00AE0454" w:rsidRDefault="00421494" w:rsidP="00901061">
      <w:r>
        <w:t>Cold fronts</w:t>
      </w:r>
      <w:r w:rsidR="00D51D43">
        <w:t xml:space="preserve"> and coastal lows are often weaker </w:t>
      </w:r>
      <w:r>
        <w:t xml:space="preserve">during summer </w:t>
      </w:r>
      <w:r w:rsidR="009B22C3">
        <w:t>due to the</w:t>
      </w:r>
      <w:r>
        <w:t xml:space="preserve"> </w:t>
      </w:r>
      <w:r w:rsidR="00F840CB">
        <w:t xml:space="preserve">southward </w:t>
      </w:r>
      <w:r>
        <w:t>shift of the Inter Tropical Convergence Zone</w:t>
      </w:r>
      <w:r w:rsidR="009B22C3">
        <w:t>.</w:t>
      </w:r>
      <w:r w:rsidR="00D51D43">
        <w:t xml:space="preserve"> The opposite is </w:t>
      </w:r>
      <w:r w:rsidR="001B2AF8">
        <w:t>true in winter.</w:t>
      </w:r>
      <w:r w:rsidR="00D51D43">
        <w:t xml:space="preserve"> </w:t>
      </w:r>
      <w:r w:rsidR="008750C1">
        <w:t>Summer cycles are characterised by 3-5 days of southeasterlies</w:t>
      </w:r>
      <w:r w:rsidR="000B5D3E">
        <w:t xml:space="preserve">, where </w:t>
      </w:r>
      <w:r w:rsidR="00BD0AB0">
        <w:t xml:space="preserve">local orographic effects </w:t>
      </w:r>
      <w:r w:rsidR="003D1714">
        <w:t xml:space="preserve">lead to winds speeds exceeding 30 </w:t>
      </w:r>
      <w:proofErr w:type="spellStart"/>
      <w:r w:rsidR="003D1714">
        <w:t>kn</w:t>
      </w:r>
      <w:proofErr w:type="spellEnd"/>
      <w:r w:rsidR="003D1714">
        <w:t xml:space="preserve"> </w:t>
      </w:r>
      <w:r w:rsidR="00AE0454">
        <w:t>at Cape Point</w:t>
      </w:r>
      <w:r w:rsidR="003702FB">
        <w:t xml:space="preserve"> </w:t>
      </w:r>
      <w:r w:rsidR="003702FB">
        <w:fldChar w:fldCharType="begin"/>
      </w:r>
      <w:r w:rsidR="003702FB">
        <w:instrText xml:space="preserve"> ADDIN ZOTERO_ITEM CSL_CITATION {"citationID":"xkjQCRzN","properties":{"formattedCitation":"(Le Roux, 1975)","plainCitation":"(Le Roux, 1975)","noteIndex":0},"citationItems":[{"id":904,"uris":["http://zotero.org/users/14070386/items/5ALX82PY"],"itemData":{"id":904,"type":"report","event-place":"South Africa","genre":"Report WB","number":"38","page":"79","publisher":"South African Weather Bureau, Dept. Transport, Report WB 38, 79 pp.","publisher-place":"South Africa","title":"Climate of South Africa, Part 1: Surface winds.","author":[{"family":"Le Roux","given":"J. J."}],"issued":{"date-parts":[["1975"]]}}}],"schema":"https://github.com/citation-style-language/schema/raw/master/csl-citation.json"} </w:instrText>
      </w:r>
      <w:r w:rsidR="003702FB">
        <w:fldChar w:fldCharType="separate"/>
      </w:r>
      <w:r w:rsidR="003702FB" w:rsidRPr="003702FB">
        <w:t>(Le Roux, 1975)</w:t>
      </w:r>
      <w:r w:rsidR="003702FB">
        <w:fldChar w:fldCharType="end"/>
      </w:r>
      <w:r w:rsidR="003702FB">
        <w:t xml:space="preserve">. </w:t>
      </w:r>
      <w:r w:rsidR="003F3A84">
        <w:t xml:space="preserve">The height of the inversion layer </w:t>
      </w:r>
      <w:r w:rsidR="00C00642">
        <w:t xml:space="preserve">(unstable atmospheric layer where temperature increases with height) </w:t>
      </w:r>
      <w:r w:rsidR="00022B4E">
        <w:t xml:space="preserve">, and by </w:t>
      </w:r>
      <w:r w:rsidR="00F2603B">
        <w:t xml:space="preserve">extension the vertical effect of surface winds, </w:t>
      </w:r>
      <w:r w:rsidR="001B49E1">
        <w:t>is</w:t>
      </w:r>
      <w:r w:rsidR="00C00642">
        <w:t xml:space="preserve"> modulated by the passage of the</w:t>
      </w:r>
      <w:r w:rsidR="009F1DE0">
        <w:t xml:space="preserve">se weather systems and can affect the flow and speed of the winds over the bay </w:t>
      </w:r>
      <w:r w:rsidR="009F1DE0">
        <w:fldChar w:fldCharType="begin"/>
      </w:r>
      <w:r w:rsidR="009F1DE0">
        <w:instrText xml:space="preserve"> ADDIN ZOTERO_ITEM CSL_CITATION {"citationID":"k2Bz3SnC","properties":{"formattedCitation":"(Bonnardot et al., 2005; Daniels et al., 2022; Jury, 1991)","plainCitation":"(Bonnardot et al., 2005; Daniels et al., 2022; Jury, 1991)","noteIndex":0},"citationItems":[{"id":567,"uris":["http://zotero.org/users/14070386/items/HM9JDE56"],"itemData":{"id":567,"type":"article-journal","abstract":"Sea breezes were investigated during the maturation period of wine grapes in the South-Western Cape under particular synoptic wind conditions (onshore for Table Bay and offshore for False Bay). Observations from an automatic weather station network located in the Stellenbosch wine-producing area as well as the Regional Atmospheric Modelling System (RAMS, non-hydrostatic, parallel, version 4.3) were used. Results showed that two sea breezes developed, one from Table Bay late in the morning, and the other from False Bay later in the afternoon. The coastal low strengthened and deflected the sea breeze from Table Bay towards the south and south-east of the study area, while the offshore large-scale circulation hindered the development of the sea breeze in the opposite direction over False Bay and delayed its movement towards land. The decrease in temperature resulting from the onset of the sea breeze from the Atlantic early in the afternoon could be significant for viticulture, reducing the duration and intensity of high temperature stress on grapevine functioning at the coolest locations.","container-title":"Theoretical and Applied Climatology","DOI":"10.1007/s00704-004-0087-y","ISSN":"1434-4483","issue":"3","journalAbbreviation":"Theor. Appl. Climatol.","language":"en","license":"2005 Springer-Verlag/Wien","note":"Company: Springer\nDistributor: Springer\nInstitution: Springer\nLabel: Springer\nnumber: 3\npublisher: Springer-Verlag","page":"203-218","source":"link-springer-com.ezproxy.uct.ac.za","title":"Sea breeze development under an offshore synoptic wind in the South-Western Cape and implications for the Stellenbosch wine-producing area","volume":"81","author":[{"family":"Bonnardot","given":"V."},{"family":"Planchon","given":"O."},{"family":"Cautenet","given":"S."}],"issued":{"date-parts":[["2005",7,1]]}}},{"id":531,"uris":["http://zotero.org/users/14070386/items/DRCJJ7Y7"],"itemData":{"id":531,"type":"article-journal","abstract":"The current study explores the importance of local ocean-atmosphere interactions in modelling wave records in embayments surrounded by significant orographic features and semi-sheltered against swell waves. The numerical code Simulating WAves in the Nearshore (SWAN) was employed for this purpose. False Bay and Table Bay, both located adjacent to the Cape Peninsula in South Africa, were used as case studies due to their geographical location and significance at the southern tip of Africa, their proximity to each other and their surrounding orography. Various combinations of atmospheric forcing were investigated (e.g. various atmospheric forcing horizontal resolutions) to distill the importance of remotely originating swell and locally generated wind waves on both peripheries of False Bay and within Table Bay. Generally, both embayments require high resolution, spatially varying wind forcing to capture the effects of the complex orography. The waves on the western periphery of False Bay and Table Bay are mainly generated by local spatially varying winds, while the waves on the eastern periphery of False Bay are mainly the incoming swell. Results are presented via statistical correlations with measured data, time-series comparisons, wind roses and wave field difference plots.","container-title":"Applied Ocean Research","DOI":"10.1016/j.apor.2022.103355","ISSN":"0141-1187","journalAbbreviation":"Applied Ocean Research","page":"103355","source":"ScienceDirect","title":"On the importance of wind generated waves in embayments with complex orographic features – A South African case study","volume":"128","author":[{"family":"Daniels","given":"Tania"},{"family":"Fearon","given":"Giles"},{"family":"Vilaplana","given":"Ana"},{"family":"Hewitson","given":"Bruce"},{"family":"Rautenbach","given":"Christo"}],"issued":{"date-parts":[["2022",11,1]]}}},{"id":897,"uris":["http://zotero.org/users/14070386/items/FYUZL7N7"],"itemData":{"id":897,"type":"article-journal","container-title":"Transactions of the Royal Society of South Africa","page":"401-418","title":"The weather of False Bay","volume":"47","author":[{"family":"Jury","given":"Mark R."}],"issued":{"date-parts":[["1991"]]}}}],"schema":"https://github.com/citation-style-language/schema/raw/master/csl-citation.json"} </w:instrText>
      </w:r>
      <w:r w:rsidR="009F1DE0">
        <w:fldChar w:fldCharType="separate"/>
      </w:r>
      <w:r w:rsidR="009F1DE0" w:rsidRPr="009F1DE0">
        <w:t>(</w:t>
      </w:r>
      <w:proofErr w:type="spellStart"/>
      <w:r w:rsidR="009F1DE0" w:rsidRPr="009F1DE0">
        <w:t>Bonnardot</w:t>
      </w:r>
      <w:proofErr w:type="spellEnd"/>
      <w:r w:rsidR="009F1DE0" w:rsidRPr="009F1DE0">
        <w:t xml:space="preserve"> et al., 2005; Daniels et al., 2022; Jury, 1991)</w:t>
      </w:r>
      <w:r w:rsidR="009F1DE0">
        <w:fldChar w:fldCharType="end"/>
      </w:r>
      <w:r w:rsidR="009F1DE0">
        <w:t xml:space="preserve">. </w:t>
      </w:r>
      <w:r w:rsidR="00BD148E">
        <w:t xml:space="preserve">The vertical extent of surface winds reaches a minimum during </w:t>
      </w:r>
      <w:r w:rsidR="00A528FD">
        <w:t xml:space="preserve">coastal lows, and can create a </w:t>
      </w:r>
      <w:r w:rsidR="00DE76F4">
        <w:t xml:space="preserve">wind shadow in the lee of the eastern mountains surrounding False Bay </w:t>
      </w:r>
      <w:r w:rsidR="00DE76F4">
        <w:fldChar w:fldCharType="begin"/>
      </w:r>
      <w:r w:rsidR="00DE76F4">
        <w:instrText xml:space="preserve"> ADDIN ZOTERO_ITEM CSL_CITATION {"citationID":"YCCIAEC1","properties":{"formattedCitation":"(Jury et al., 1985; Wainman et al., 1987)","plainCitation":"(Jury et al., 1985; Wainman et al., 1987)","noteIndex":0},"citationItems":[{"id":565,"uris":["http://zotero.org/users/14070386/items/69YR9AGU"],"itemData":{"id":565,"type":"article-journal","abstract":"Summer winds along the north-west coast of the Cape Peninsula were investigated to determine their impact on a localized upwelling plume. From automatic weather stations, moored buoys and aerial surveys, a pronounced diurnal cycle in south-easterly wind flow was documented. The orography of the northern portion of the Cape Peninsula is complex, with mountain ridges causing a nocturnal downslope wind jet exceeding 10 m·s−1 during anticyclonic weather conditions. This phenomenon is detailed in three case studies presented. When an inversion layer descended below the top of nearby Table Mountain (1 000 m), a downwind wake developed extending 40 km over the Atlantic Ocean. The wake effectively separated surface upwelling plumes emanating from either side of Cape Town, and it expanded and contracted in sympathy with changes in the horizontal temperature gradient and the inversion layer. A wind-shear line developed at the interface between the downslope jet and the wake with a 24-hour cycle.","container-title":"South African Journal of Marine Science","DOI":"10.2989/025776185784461216","ISSN":"0257-7615","issue":"1","note":"publisher: Taylor &amp; Francis\n_eprint: https://doi.org/10.2989/025776185784461216","page":"1-10","source":"Taylor and Francis+NEJM","title":"Diurnal wind cycles and upwelling off the northern portion of the Cape Peninsula in summer","volume":"3","author":[{"family":"Jury","given":"M. R."},{"family":"Kamstra","given":"F."},{"family":"Taunton-Clark","given":"J."}],"issued":{"date-parts":[["1985",6,1]]}}},{"id":516,"uris":["http://zotero.org/users/14070386/items/5M8FDETE"],"itemData":{"id":516,"type":"article-journal","abstract":"Four current-meter moorings placed in False Bay between February and May 1985 revealed a tendency towards cyclonic motion, but with poleward flow along the western boundary. Data from six anemometers situated around the Bay showed periodic acceleration of northward air flow associated with south-easterly wind events during ridging of the South Atlantic high pressure cell round the continent. A clear pattern of cooling and warming of water at the current-meter sites was observed, corresponding to the acceleration and decay phases of south-easterly wind over periods of a few days. There was a suggestion of subsidence of warm water along the western boundary when the wind relaxed.","container-title":"South African Journal of Marine Science","DOI":"10.2989/025776187784522423","ISSN":"0257-7615","issue":"1","note":"publisher: Taylor &amp; Francis\n_eprint: https://doi.org/10.2989/025776187784522423","page":"337-346","source":"Taylor and Francis+NEJM","title":"Winds and subsurface currents in the False Bay region, South Africa","volume":"5","author":[{"family":"Wainman","given":"C. K."},{"family":"Polito","given":"A."},{"family":"Nelson","given":"G."}],"issued":{"date-parts":[["1987",6,1]]}}}],"schema":"https://github.com/citation-style-language/schema/raw/master/csl-citation.json"} </w:instrText>
      </w:r>
      <w:r w:rsidR="00DE76F4">
        <w:fldChar w:fldCharType="separate"/>
      </w:r>
      <w:r w:rsidR="00DE76F4" w:rsidRPr="00DE76F4">
        <w:t>(Jury et al., 1985; Wainman et al., 1987)</w:t>
      </w:r>
      <w:r w:rsidR="00DE76F4">
        <w:fldChar w:fldCharType="end"/>
      </w:r>
      <w:r w:rsidR="003125F8">
        <w:t xml:space="preserve">. This is likely the cause </w:t>
      </w:r>
      <w:r w:rsidR="00B11122">
        <w:t xml:space="preserve">the pronounced slowdown of winds </w:t>
      </w:r>
      <w:r w:rsidR="00BC3E51">
        <w:t xml:space="preserve">in the north-east of the bay </w:t>
      </w:r>
      <w:r w:rsidR="00712C22">
        <w:t xml:space="preserve">recorded </w:t>
      </w:r>
      <w:r w:rsidR="00BC3E51">
        <w:t>during</w:t>
      </w:r>
      <w:r w:rsidR="00F37888">
        <w:t xml:space="preserve"> June, July and August </w:t>
      </w:r>
      <w:r w:rsidR="00712C22">
        <w:t>by Atkins (1970b).</w:t>
      </w:r>
      <w:r w:rsidR="00F37888">
        <w:t xml:space="preserve"> </w:t>
      </w:r>
    </w:p>
    <w:p w14:paraId="214D30E5" w14:textId="5B652B8D" w:rsidR="00E01210" w:rsidRDefault="00252CAA" w:rsidP="00901061">
      <w:pPr>
        <w:rPr>
          <w:rFonts w:eastAsiaTheme="minorEastAsia"/>
        </w:rPr>
      </w:pPr>
      <w:r>
        <w:t xml:space="preserve">The observed wind field in False Bay </w:t>
      </w:r>
      <w:r w:rsidR="0054758F">
        <w:t>is highly variable and complicated.</w:t>
      </w:r>
      <w:r w:rsidR="00F627AE">
        <w:t xml:space="preserve"> </w:t>
      </w:r>
      <w:r w:rsidR="00C2774C">
        <w:t xml:space="preserve">Wainman et al. (1987) </w:t>
      </w:r>
      <w:r w:rsidR="0054758F">
        <w:t xml:space="preserve">analysed time series data </w:t>
      </w:r>
      <w:r w:rsidR="006A3509">
        <w:t xml:space="preserve">from </w:t>
      </w:r>
      <w:r w:rsidR="00345060" w:rsidRPr="00345060">
        <w:t>anemometers</w:t>
      </w:r>
      <w:r w:rsidR="00345060">
        <w:t xml:space="preserve"> and </w:t>
      </w:r>
      <w:r w:rsidR="002472D0">
        <w:t xml:space="preserve">found that </w:t>
      </w:r>
      <w:r w:rsidR="00F627AE">
        <w:t xml:space="preserve">correlations between stations </w:t>
      </w:r>
      <w:r w:rsidR="00D45E65">
        <w:t>was</w:t>
      </w:r>
      <w:r w:rsidR="00F627AE">
        <w:t xml:space="preserve"> generally poor </w:t>
      </w:r>
      <m:oMath>
        <m:d>
          <m:dPr>
            <m:ctrlPr>
              <w:rPr>
                <w:rFonts w:ascii="Cambria Math" w:hAnsi="Cambria Math"/>
                <w:i/>
              </w:rPr>
            </m:ctrlPr>
          </m:dPr>
          <m:e>
            <m:r>
              <w:rPr>
                <w:rFonts w:ascii="Cambria Math" w:hAnsi="Cambria Math"/>
              </w:rPr>
              <m:t>&lt;0.6</m:t>
            </m:r>
          </m:e>
        </m:d>
      </m:oMath>
      <w:r w:rsidR="00831F09">
        <w:rPr>
          <w:rFonts w:eastAsiaTheme="minorEastAsia"/>
        </w:rPr>
        <w:t xml:space="preserve">. </w:t>
      </w:r>
      <w:r w:rsidR="007D2454">
        <w:rPr>
          <w:rFonts w:eastAsiaTheme="minorEastAsia"/>
        </w:rPr>
        <w:t>Th</w:t>
      </w:r>
      <w:r w:rsidR="002D3FE6">
        <w:rPr>
          <w:rFonts w:eastAsiaTheme="minorEastAsia"/>
        </w:rPr>
        <w:t xml:space="preserve">e spatially </w:t>
      </w:r>
      <w:r w:rsidR="00C65DD3">
        <w:rPr>
          <w:rFonts w:eastAsiaTheme="minorEastAsia"/>
        </w:rPr>
        <w:t xml:space="preserve">varying wind field </w:t>
      </w:r>
      <w:r w:rsidR="008C3A34">
        <w:rPr>
          <w:rFonts w:eastAsiaTheme="minorEastAsia"/>
        </w:rPr>
        <w:t xml:space="preserve">over False Bay </w:t>
      </w:r>
      <w:r w:rsidR="002C287E">
        <w:rPr>
          <w:rFonts w:eastAsiaTheme="minorEastAsia"/>
        </w:rPr>
        <w:t xml:space="preserve">was described as a synoptic sequence by Jury (1984): </w:t>
      </w:r>
    </w:p>
    <w:p w14:paraId="5A163ED3" w14:textId="180674BA" w:rsidR="002C287E" w:rsidRDefault="002C287E" w:rsidP="00901061">
      <w:pPr>
        <w:rPr>
          <w:rFonts w:eastAsiaTheme="minorEastAsia"/>
        </w:rPr>
      </w:pPr>
      <w:r w:rsidRPr="004D3BBE">
        <w:rPr>
          <w:rFonts w:eastAsiaTheme="minorEastAsia"/>
          <w:b/>
          <w:bCs/>
        </w:rPr>
        <w:t>South-west regime:</w:t>
      </w:r>
      <w:r>
        <w:rPr>
          <w:rFonts w:eastAsiaTheme="minorEastAsia"/>
        </w:rPr>
        <w:t xml:space="preserve"> </w:t>
      </w:r>
      <w:r w:rsidR="006222DE">
        <w:rPr>
          <w:rFonts w:eastAsiaTheme="minorEastAsia"/>
        </w:rPr>
        <w:t xml:space="preserve">Southwesterlies are associated with the ridging SAH </w:t>
      </w:r>
      <w:r w:rsidR="004D3BBE">
        <w:rPr>
          <w:rFonts w:eastAsiaTheme="minorEastAsia"/>
        </w:rPr>
        <w:t xml:space="preserve">following the passage of a cold front. Due to local orographic effects near </w:t>
      </w:r>
      <w:r w:rsidR="000B1A2C">
        <w:rPr>
          <w:rFonts w:eastAsiaTheme="minorEastAsia"/>
        </w:rPr>
        <w:t>Walker Bay (to the east of False  Bay) the wind field becomes</w:t>
      </w:r>
      <w:r w:rsidR="006B7870">
        <w:rPr>
          <w:rFonts w:eastAsiaTheme="minorEastAsia"/>
        </w:rPr>
        <w:t xml:space="preserve"> uniformly southerly and strengthens as the pressure gradients increase </w:t>
      </w:r>
      <w:r w:rsidR="00971A6C">
        <w:rPr>
          <w:rFonts w:eastAsiaTheme="minorEastAsia"/>
        </w:rPr>
        <w:fldChar w:fldCharType="begin"/>
      </w:r>
      <w:r w:rsidR="00971A6C">
        <w:rPr>
          <w:rFonts w:eastAsiaTheme="minorEastAsia"/>
        </w:rPr>
        <w:instrText xml:space="preserve"> ADDIN ZOTERO_ITEM CSL_CITATION {"citationID":"PmS85Vxa","properties":{"formattedCitation":"(Jury, 1984; Largier et al., 1992)","plainCitation":"(Jury, 1984; Largier et al., 1992)","noteIndex":0},"citationItems":[{"id":905,"uris":["http://zotero.org/users/14070386/items/NV2JKTZV"],"itemData":{"id":905,"type":"thesis","event-place":"South Africa","genre":"Ph.D. thesis","number-of-pages":"161","publisher":"University of Cape Town","publisher-place":"South Africa","title":"Wind shear and differential upwellingalong the SW tip of Africa.","author":[{"family":"Jury","given":"Mark R."}],"issued":{"date-parts":[["1984"]]}}},{"id":569,"uris":["http://zotero.org/users/14070386/items/W6L6HPAF"],"itemData":{"id":569,"type":"article-journal","abstract":"Studies of the physical oceanography of the western Agulhas Bank are reviewed, pointing out the unique position of this shelf region between the eastern boundary Benguela system and the western boundary Agulhas system. New observations from moorings off Quoin Point during summer 1986/87 permit a fuller description of the dynamics of circulation and stratification and the identification of three subregions. The inner shelf is dominated by wind-forcing, as in eastern boundary upwelling systems, whereas the outer shelf is dominated by oceanic forcing, as over western boundary shelves. The mid-shelf is characterized by strong stratification separating near-surface oceanic water from near-bottom upwelling Central Water. A lack of correlation between currents and temperatures in these three subregions of the western Agulhas Bank suggests that they function independently. This synthesis of the physical oceanography, which includes discussion of the hydrodynamic coupling of the western Agulhas Bank with shelf regions to the east and west, leads to a discussion of the importance of circulation and stratification to the anchovy-related ecology of the region. This centres on the availability of food and transport for spawning anchovy Engraulis capensis on the western Agulhas Bank.","container-title":"South African Journal of Marine Science","DOI":"10.2989/02577619209504709","ISSN":"0257-7615","issue":"1","note":"publisher: Taylor &amp; Francis\n_eprint: https://doi.org/10.2989/02577619209504709","page":"319-339","source":"Taylor and Francis+NEJM","title":"The western Agulhas Bank: circulation, stratification and ecology","title-short":"The western Agulhas Bank","volume":"12","author":[{"family":"Largier","given":"J. L."},{"family":"Chapman","given":"P."},{"family":"Peterson","given":"W. T."},{"family":"Swart","given":"V. P."}],"issued":{"date-parts":[["1992",6,1]]}}}],"schema":"https://github.com/citation-style-language/schema/raw/master/csl-citation.json"} </w:instrText>
      </w:r>
      <w:r w:rsidR="00971A6C">
        <w:rPr>
          <w:rFonts w:eastAsiaTheme="minorEastAsia"/>
        </w:rPr>
        <w:fldChar w:fldCharType="separate"/>
      </w:r>
      <w:r w:rsidR="00971A6C" w:rsidRPr="00971A6C">
        <w:t xml:space="preserve">(Jury, 1984; </w:t>
      </w:r>
      <w:proofErr w:type="spellStart"/>
      <w:r w:rsidR="00971A6C" w:rsidRPr="00971A6C">
        <w:t>Largier</w:t>
      </w:r>
      <w:proofErr w:type="spellEnd"/>
      <w:r w:rsidR="00971A6C" w:rsidRPr="00971A6C">
        <w:t xml:space="preserve"> et al., 1992)</w:t>
      </w:r>
      <w:r w:rsidR="00971A6C">
        <w:rPr>
          <w:rFonts w:eastAsiaTheme="minorEastAsia"/>
        </w:rPr>
        <w:fldChar w:fldCharType="end"/>
      </w:r>
      <w:r w:rsidR="00B60F59">
        <w:rPr>
          <w:rFonts w:eastAsiaTheme="minorEastAsia"/>
        </w:rPr>
        <w:t xml:space="preserve">. </w:t>
      </w:r>
      <w:r w:rsidR="00B71CAD">
        <w:rPr>
          <w:rFonts w:eastAsiaTheme="minorEastAsia"/>
        </w:rPr>
        <w:t>This is illustrated in Fig 3a.</w:t>
      </w:r>
    </w:p>
    <w:p w14:paraId="218296FB" w14:textId="2C805B36" w:rsidR="009C0E82" w:rsidRPr="009C0E82" w:rsidRDefault="009C0E82" w:rsidP="00901061">
      <w:pPr>
        <w:rPr>
          <w:b/>
          <w:bCs/>
        </w:rPr>
      </w:pPr>
      <w:r w:rsidRPr="009C0E82">
        <w:rPr>
          <w:rFonts w:eastAsiaTheme="minorEastAsia"/>
          <w:b/>
          <w:bCs/>
        </w:rPr>
        <w:t>South-east regimes</w:t>
      </w:r>
    </w:p>
    <w:p w14:paraId="085D23AC" w14:textId="7D649DCB" w:rsidR="00E01210" w:rsidRDefault="00B60F59" w:rsidP="00E01210">
      <w:pPr>
        <w:keepNext/>
      </w:pPr>
      <w:r>
        <w:rPr>
          <w:b/>
          <w:bCs/>
        </w:rPr>
        <w:t xml:space="preserve">Deep </w:t>
      </w:r>
      <w:r w:rsidRPr="009C0E82">
        <w:t>south-east regime:</w:t>
      </w:r>
      <w:r w:rsidR="00E6319B">
        <w:t xml:space="preserve"> </w:t>
      </w:r>
      <w:r w:rsidR="006A676B">
        <w:t>During southerly meridional flow d</w:t>
      </w:r>
      <w:r w:rsidR="000B62A0">
        <w:t xml:space="preserve">eep southeasterlies </w:t>
      </w:r>
      <w:r w:rsidR="006A676B">
        <w:t>flow</w:t>
      </w:r>
      <w:r w:rsidR="000B62A0">
        <w:t xml:space="preserve"> over the surrounding mountain ranges and </w:t>
      </w:r>
      <w:r w:rsidR="003B4957">
        <w:t xml:space="preserve">are associated with accelerated winds speeds across the bay, as well as the development of a </w:t>
      </w:r>
      <w:r w:rsidR="007440A4">
        <w:t xml:space="preserve">strong  easterly downslope jet in the lee of  the Kogelberg mountains. </w:t>
      </w:r>
      <w:r w:rsidR="00F01446">
        <w:t xml:space="preserve">Deep conditions are modified when </w:t>
      </w:r>
      <w:r w:rsidR="007440A4">
        <w:t xml:space="preserve"> </w:t>
      </w:r>
      <w:r w:rsidR="00F01446">
        <w:t>a</w:t>
      </w:r>
      <w:r w:rsidR="00455E62">
        <w:t xml:space="preserve"> low level-level subsidence inversion </w:t>
      </w:r>
      <w:r w:rsidR="00666944">
        <w:t>(</w:t>
      </w:r>
      <w:r w:rsidR="001700CC">
        <w:t xml:space="preserve">descending layer of air is heated as it is compressed </w:t>
      </w:r>
      <w:r w:rsidR="007262E0">
        <w:t xml:space="preserve">near the surface) caps the southeasterlies below the </w:t>
      </w:r>
      <w:r w:rsidR="009F2BEA">
        <w:t>mountain ranges</w:t>
      </w:r>
      <w:r w:rsidR="00F01446">
        <w:t xml:space="preserve"> to the east and west. </w:t>
      </w:r>
      <w:r w:rsidR="00372C21">
        <w:t xml:space="preserve">This signals the </w:t>
      </w:r>
      <w:r w:rsidR="005D1E59">
        <w:t xml:space="preserve">development of the shallow south-east regime. </w:t>
      </w:r>
      <w:r w:rsidR="00B71CAD">
        <w:t>This is illustrated in Fig 3b.</w:t>
      </w:r>
    </w:p>
    <w:p w14:paraId="22DA6C58" w14:textId="77EEB558" w:rsidR="005D1E59" w:rsidRDefault="005D1E59" w:rsidP="00E01210">
      <w:pPr>
        <w:keepNext/>
      </w:pPr>
      <w:r>
        <w:rPr>
          <w:b/>
          <w:bCs/>
        </w:rPr>
        <w:t xml:space="preserve">Shallow </w:t>
      </w:r>
      <w:r>
        <w:t xml:space="preserve">south-east regime: </w:t>
      </w:r>
      <w:r w:rsidR="00340A79">
        <w:t xml:space="preserve">The ridging process of the SAH and </w:t>
      </w:r>
      <w:r w:rsidR="00136CDD">
        <w:t xml:space="preserve">lowers the height of the inversion layer and consequently blocks the surface wind from flowing over the </w:t>
      </w:r>
      <w:r w:rsidR="005E63FC">
        <w:t>Hottentots Holland mountain range.</w:t>
      </w:r>
      <w:r w:rsidR="00323786">
        <w:t xml:space="preserve"> </w:t>
      </w:r>
      <w:r w:rsidR="00523C16">
        <w:t xml:space="preserve">The mountain range and inversion constrain the </w:t>
      </w:r>
      <w:r w:rsidR="00A64CC2">
        <w:t xml:space="preserve">wind to a ~600 m </w:t>
      </w:r>
      <w:r w:rsidR="008F1C0B">
        <w:t>vertical extent</w:t>
      </w:r>
      <w:r w:rsidR="000614B5">
        <w:t>, hence shallow,</w:t>
      </w:r>
      <w:r w:rsidR="008F1C0B">
        <w:t xml:space="preserve"> and deflect it seaward </w:t>
      </w:r>
      <w:r w:rsidR="00D5672F">
        <w:fldChar w:fldCharType="begin"/>
      </w:r>
      <w:r w:rsidR="00D5672F">
        <w:instrText xml:space="preserve"> ADDIN ZOTERO_ITEM CSL_CITATION {"citationID":"FQBsZuVf","properties":{"formattedCitation":"(Wainman et al., 1987)","plainCitation":"(Wainman et al., 1987)","noteIndex":0},"citationItems":[{"id":516,"uris":["http://zotero.org/users/14070386/items/5M8FDETE"],"itemData":{"id":516,"type":"article-journal","abstract":"Four current-meter moorings placed in False Bay between February and May 1985 revealed a tendency towards cyclonic motion, but with poleward flow along the western boundary. Data from six anemometers situated around the Bay showed periodic acceleration of northward air flow associated with south-easterly wind events during ridging of the South Atlantic high pressure cell round the continent. A clear pattern of cooling and warming of water at the current-meter sites was observed, corresponding to the acceleration and decay phases of south-easterly wind over periods of a few days. There was a suggestion of subsidence of warm water along the western boundary when the wind relaxed.","container-title":"South African Journal of Marine Science","DOI":"10.2989/025776187784522423","ISSN":"0257-7615","issue":"1","note":"publisher: Taylor &amp; Francis\n_eprint: https://doi.org/10.2989/025776187784522423","page":"337-346","source":"Taylor and Francis+NEJM","title":"Winds and subsurface currents in the False Bay region, South Africa","volume":"5","author":[{"family":"Wainman","given":"C. K."},{"family":"Polito","given":"A."},{"family":"Nelson","given":"G."}],"issued":{"date-parts":[["1987",6,1]]}}}],"schema":"https://github.com/citation-style-language/schema/raw/master/csl-citation.json"} </w:instrText>
      </w:r>
      <w:r w:rsidR="00D5672F">
        <w:fldChar w:fldCharType="separate"/>
      </w:r>
      <w:r w:rsidR="00D5672F" w:rsidRPr="00D5672F">
        <w:t>(Wainman et al., 1987)</w:t>
      </w:r>
      <w:r w:rsidR="00D5672F">
        <w:fldChar w:fldCharType="end"/>
      </w:r>
      <w:r w:rsidR="00D5672F">
        <w:t xml:space="preserve">. </w:t>
      </w:r>
      <w:r w:rsidR="00B91829">
        <w:t xml:space="preserve">As a result of </w:t>
      </w:r>
      <w:r w:rsidR="00B91829">
        <w:lastRenderedPageBreak/>
        <w:t xml:space="preserve">this the surface winds accelerate past Cape Hangklip and a wind shadow develops in the </w:t>
      </w:r>
      <w:r w:rsidR="006B28DC">
        <w:t xml:space="preserve">lee </w:t>
      </w:r>
      <w:r w:rsidR="00981409">
        <w:t xml:space="preserve">of the Helderberg Mountains, which </w:t>
      </w:r>
      <w:r w:rsidR="003125DC">
        <w:t xml:space="preserve">impacts surface circulation near Gordon’s Bay </w:t>
      </w:r>
      <w:r w:rsidR="003125DC">
        <w:fldChar w:fldCharType="begin"/>
      </w:r>
      <w:r w:rsidR="003125DC">
        <w:instrText xml:space="preserve"> ADDIN ZOTERO_ITEM CSL_CITATION {"citationID":"1bAG8guD","properties":{"formattedCitation":"(Wainman et al., 1987)","plainCitation":"(Wainman et al., 1987)","noteIndex":0},"citationItems":[{"id":516,"uris":["http://zotero.org/users/14070386/items/5M8FDETE"],"itemData":{"id":516,"type":"article-journal","abstract":"Four current-meter moorings placed in False Bay between February and May 1985 revealed a tendency towards cyclonic motion, but with poleward flow along the western boundary. Data from six anemometers situated around the Bay showed periodic acceleration of northward air flow associated with south-easterly wind events during ridging of the South Atlantic high pressure cell round the continent. A clear pattern of cooling and warming of water at the current-meter sites was observed, corresponding to the acceleration and decay phases of south-easterly wind over periods of a few days. There was a suggestion of subsidence of warm water along the western boundary when the wind relaxed.","container-title":"South African Journal of Marine Science","DOI":"10.2989/025776187784522423","ISSN":"0257-7615","issue":"1","note":"publisher: Taylor &amp; Francis\n_eprint: https://doi.org/10.2989/025776187784522423","page":"337-346","source":"Taylor and Francis+NEJM","title":"Winds and subsurface currents in the False Bay region, South Africa","volume":"5","author":[{"family":"Wainman","given":"C. K."},{"family":"Polito","given":"A."},{"family":"Nelson","given":"G."}],"issued":{"date-parts":[["1987",6,1]]}}}],"schema":"https://github.com/citation-style-language/schema/raw/master/csl-citation.json"} </w:instrText>
      </w:r>
      <w:r w:rsidR="003125DC">
        <w:fldChar w:fldCharType="separate"/>
      </w:r>
      <w:r w:rsidR="003125DC" w:rsidRPr="003125DC">
        <w:t>(Wainman et al., 1987)</w:t>
      </w:r>
      <w:r w:rsidR="003125DC">
        <w:fldChar w:fldCharType="end"/>
      </w:r>
      <w:r w:rsidR="003125DC">
        <w:t xml:space="preserve">. </w:t>
      </w:r>
      <w:r w:rsidR="006B28DC">
        <w:t xml:space="preserve"> </w:t>
      </w:r>
      <w:r w:rsidR="00622295">
        <w:t xml:space="preserve">The data analysed by Wainman et al. (1987) indicate that </w:t>
      </w:r>
      <w:r w:rsidR="00D31880">
        <w:t xml:space="preserve">these winds entering the bay are </w:t>
      </w:r>
      <w:r w:rsidR="00EA326A">
        <w:t xml:space="preserve">deflected (likely by local orographic effects) to become </w:t>
      </w:r>
      <w:r w:rsidR="003125DC">
        <w:t xml:space="preserve">increasingly </w:t>
      </w:r>
      <w:r w:rsidR="00004886">
        <w:t>southerly</w:t>
      </w:r>
      <w:r w:rsidR="00EA538E">
        <w:t>.</w:t>
      </w:r>
      <w:r w:rsidR="005E63FC">
        <w:t xml:space="preserve"> </w:t>
      </w:r>
      <w:r w:rsidR="00EA538E">
        <w:t xml:space="preserve">The lowering of the inversion layer and subsequent change in the wind field </w:t>
      </w:r>
      <w:r w:rsidR="005E63FC">
        <w:t xml:space="preserve">usually occurs over three days </w:t>
      </w:r>
      <w:r w:rsidR="005E63FC">
        <w:fldChar w:fldCharType="begin"/>
      </w:r>
      <w:r w:rsidR="00F8555C">
        <w:instrText xml:space="preserve"> ADDIN ZOTERO_ITEM CSL_CITATION {"citationID":"s6qNt30H","properties":{"formattedCitation":"(Jury, 1984; Jury et al., 1985)","plainCitation":"(Jury, 1984; Jury et al., 1985)","noteIndex":0},"citationItems":[{"id":905,"uris":["http://zotero.org/users/14070386/items/NV2JKTZV"],"itemData":{"id":905,"type":"thesis","event-place":"South Africa","genre":"Ph.D. thesis","number-of-pages":"161","publisher":"University of Cape Town","publisher-place":"South Africa","title":"Wind shear and differential upwellingalong the SW tip of Africa.","author":[{"family":"Jury","given":"Mark R."}],"issued":{"date-parts":[["1984"]]}}},{"id":565,"uris":["http://zotero.org/users/14070386/items/69YR9AGU"],"itemData":{"id":565,"type":"article-journal","abstract":"Summer winds along the north-west coast of the Cape Peninsula were investigated to determine their impact on a localized upwelling plume. From automatic weather stations, moored buoys and aerial surveys, a pronounced diurnal cycle in south-easterly wind flow was documented. The orography of the northern portion of the Cape Peninsula is complex, with mountain ridges causing a nocturnal downslope wind jet exceeding 10 m·s−1 during anticyclonic weather conditions. This phenomenon is detailed in three case studies presented. When an inversion layer descended below the top of nearby Table Mountain (1 000 m), a downwind wake developed extending 40 km over the Atlantic Ocean. The wake effectively separated surface upwelling plumes emanating from either side of Cape Town, and it expanded and contracted in sympathy with changes in the horizontal temperature gradient and the inversion layer. A wind-shear line developed at the interface between the downslope jet and the wake with a 24-hour cycle.","container-title":"South African Journal of Marine Science","DOI":"10.2989/025776185784461216","ISSN":"0257-7615","issue":"1","note":"publisher: Taylor &amp; Francis\n_eprint: https://doi.org/10.2989/025776185784461216","page":"1-10","source":"Taylor and Francis+NEJM","title":"Diurnal wind cycles and upwelling off the northern portion of the Cape Peninsula in summer","volume":"3","author":[{"family":"Jury","given":"M. R."},{"family":"Kamstra","given":"F."},{"family":"Taunton-Clark","given":"J."}],"issued":{"date-parts":[["1985",6,1]]}}}],"schema":"https://github.com/citation-style-language/schema/raw/master/csl-citation.json"} </w:instrText>
      </w:r>
      <w:r w:rsidR="005E63FC">
        <w:fldChar w:fldCharType="separate"/>
      </w:r>
      <w:r w:rsidR="00F8555C" w:rsidRPr="00F8555C">
        <w:t>(Jury, 1984; Jury et al., 1985)</w:t>
      </w:r>
      <w:r w:rsidR="005E63FC">
        <w:fldChar w:fldCharType="end"/>
      </w:r>
      <w:r w:rsidR="00622295">
        <w:t xml:space="preserve"> </w:t>
      </w:r>
      <w:r w:rsidR="00832CC3">
        <w:t xml:space="preserve">This process is illustrated in Fig 3c. </w:t>
      </w:r>
    </w:p>
    <w:p w14:paraId="170099C2" w14:textId="556F367D" w:rsidR="00832CC3" w:rsidRPr="00832CC3" w:rsidRDefault="00832CC3" w:rsidP="00E01210">
      <w:pPr>
        <w:keepNext/>
      </w:pPr>
      <w:r>
        <w:rPr>
          <w:b/>
          <w:bCs/>
        </w:rPr>
        <w:t xml:space="preserve">North-west regime: </w:t>
      </w:r>
      <w:r w:rsidR="006A0BA8">
        <w:t>North</w:t>
      </w:r>
      <w:r w:rsidR="00312375">
        <w:t xml:space="preserve">westers </w:t>
      </w:r>
      <w:r w:rsidR="00136ED2">
        <w:t xml:space="preserve">signal the approach of a cold front after the passage of a coastal low. </w:t>
      </w:r>
      <w:r w:rsidR="001E456B">
        <w:t xml:space="preserve">Flow over the </w:t>
      </w:r>
      <w:r w:rsidR="00255205">
        <w:t xml:space="preserve">Table Mountain range causes the wind to deflect to become more northerly </w:t>
      </w:r>
      <w:r w:rsidR="0072499C">
        <w:t xml:space="preserve">over False Bay, where it blows uniformly. </w:t>
      </w:r>
      <w:r w:rsidR="00DB4B25">
        <w:t>The wind</w:t>
      </w:r>
      <w:r w:rsidR="00814D1D">
        <w:t>s at the mouth of the bay</w:t>
      </w:r>
      <w:r w:rsidR="009D4B2C">
        <w:t xml:space="preserve"> </w:t>
      </w:r>
      <w:r w:rsidR="00DB4B25">
        <w:lastRenderedPageBreak/>
        <w:t>become</w:t>
      </w:r>
      <w:r w:rsidR="00470F30">
        <w:t xml:space="preserve"> stronger and</w:t>
      </w:r>
      <w:r w:rsidR="00DB4B25">
        <w:t xml:space="preserve"> more north-westerly to westerly </w:t>
      </w:r>
      <w:r w:rsidR="00064D3C">
        <w:t xml:space="preserve">due to </w:t>
      </w:r>
      <w:r w:rsidR="00814D1D">
        <w:t xml:space="preserve">topographic steering at Cape Point. </w:t>
      </w:r>
      <w:r w:rsidR="00470F30">
        <w:t>This is illustrated in Fig</w:t>
      </w:r>
      <w:r w:rsidR="00064D3C">
        <w:t xml:space="preserve"> 3d.</w:t>
      </w:r>
    </w:p>
    <w:p w14:paraId="7111F030" w14:textId="1988CED4" w:rsidR="007E2B46" w:rsidRDefault="009D4B2C" w:rsidP="00AD252D">
      <w:r>
        <w:rPr>
          <w:noProof/>
        </w:rPr>
        <mc:AlternateContent>
          <mc:Choice Requires="wpg">
            <w:drawing>
              <wp:inline distT="0" distB="0" distL="0" distR="0" wp14:anchorId="307350F7" wp14:editId="1292C792">
                <wp:extent cx="5731510" cy="6400800"/>
                <wp:effectExtent l="0" t="0" r="2540" b="0"/>
                <wp:docPr id="880649696" name="Group 7"/>
                <wp:cNvGraphicFramePr/>
                <a:graphic xmlns:a="http://schemas.openxmlformats.org/drawingml/2006/main">
                  <a:graphicData uri="http://schemas.microsoft.com/office/word/2010/wordprocessingGroup">
                    <wpg:wgp>
                      <wpg:cNvGrpSpPr/>
                      <wpg:grpSpPr>
                        <a:xfrm>
                          <a:off x="0" y="0"/>
                          <a:ext cx="5731510" cy="6400800"/>
                          <a:chOff x="0" y="-163852"/>
                          <a:chExt cx="5948218" cy="6642876"/>
                        </a:xfrm>
                      </wpg:grpSpPr>
                      <pic:pic xmlns:pic="http://schemas.openxmlformats.org/drawingml/2006/picture">
                        <pic:nvPicPr>
                          <pic:cNvPr id="1338425000" name="Picture 6"/>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216708" y="-163852"/>
                            <a:ext cx="5731510" cy="6017260"/>
                          </a:xfrm>
                          <a:prstGeom prst="rect">
                            <a:avLst/>
                          </a:prstGeom>
                        </pic:spPr>
                      </pic:pic>
                      <wps:wsp>
                        <wps:cNvPr id="349442130" name="Text Box 1"/>
                        <wps:cNvSpPr txBox="1"/>
                        <wps:spPr>
                          <a:xfrm>
                            <a:off x="0" y="6074403"/>
                            <a:ext cx="5731404" cy="404621"/>
                          </a:xfrm>
                          <a:prstGeom prst="rect">
                            <a:avLst/>
                          </a:prstGeom>
                          <a:solidFill>
                            <a:prstClr val="white"/>
                          </a:solidFill>
                          <a:ln>
                            <a:noFill/>
                          </a:ln>
                        </wps:spPr>
                        <wps:txbx>
                          <w:txbxContent>
                            <w:p w14:paraId="15DEA5BC" w14:textId="0608026D" w:rsidR="009D4B2C" w:rsidRPr="00640A9C" w:rsidRDefault="009D4B2C" w:rsidP="009D4B2C">
                              <w:pPr>
                                <w:pStyle w:val="Caption"/>
                              </w:pPr>
                              <w:r>
                                <w:t xml:space="preserve">Figure </w:t>
                              </w:r>
                              <w:r>
                                <w:fldChar w:fldCharType="begin"/>
                              </w:r>
                              <w:r>
                                <w:instrText xml:space="preserve"> SEQ Figure \* ARABIC </w:instrText>
                              </w:r>
                              <w:r>
                                <w:fldChar w:fldCharType="separate"/>
                              </w:r>
                              <w:r w:rsidR="00BB27F8">
                                <w:rPr>
                                  <w:noProof/>
                                </w:rPr>
                                <w:t>3</w:t>
                              </w:r>
                              <w:r>
                                <w:fldChar w:fldCharType="end"/>
                              </w:r>
                              <w:r w:rsidRPr="00EB2846">
                                <w:t>) Four wind phases and associated synoptic systems. Southerly meridional flow - a; Ridging SAH - b &amp; c, Coastal low – d</w:t>
                              </w:r>
                              <w:r>
                                <w:t xml:space="preserve">. Isobars show truncated values of MSLP in hPa </w:t>
                              </w:r>
                              <w:r w:rsidRPr="00EB2846">
                                <w:t>(Jury, 198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307350F7" id="Group 7" o:spid="_x0000_s1027" style="width:451.3pt;height:7in;mso-position-horizontal-relative:char;mso-position-vertical-relative:line" coordorigin=",-1638" coordsize="59482,66428"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8" type="#_x0000_t75" style="position:absolute;left:2167;top:-1638;width:57315;height:601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">
                  <v:imagedata r:id="rId9" o:title=""/>
                </v:shape>
                <v:shape id="_x0000_s1029" type="#_x0000_t202" style="position:absolute;top:60744;width:57314;height:40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" stroked="f">
                  <v:textbox style="mso-fit-shape-to-text:t" inset="0,0,0,0">
                    <w:txbxContent>
                      <w:p w14:paraId="15DEA5BC" w14:textId="0608026D" w:rsidR="009D4B2C" w:rsidRPr="00640A9C" w:rsidRDefault="009D4B2C" w:rsidP="009D4B2C">
                        <w:pPr>
                          <w:pStyle w:val="Caption"/>
                        </w:pPr>
                        <w:r>
                          <w:t xml:space="preserve">Figure </w:t>
                        </w:r>
                        <w:r>
                          <w:fldChar w:fldCharType="begin"/>
                        </w:r>
                        <w:r>
                          <w:instrText xml:space="preserve"> SEQ Figure \* ARABIC </w:instrText>
                        </w:r>
                        <w:r>
                          <w:fldChar w:fldCharType="separate"/>
                        </w:r>
                        <w:r w:rsidR="00BB27F8">
                          <w:rPr>
                            <w:noProof/>
                          </w:rPr>
                          <w:t>3</w:t>
                        </w:r>
                        <w:r>
                          <w:fldChar w:fldCharType="end"/>
                        </w:r>
                        <w:r w:rsidRPr="00EB2846">
                          <w:t>) Four wind phases and associated synoptic systems. Southerly meridional flow - a; Ridging SAH - b &amp; c, Coastal low – d</w:t>
                        </w:r>
                        <w:r>
                          <w:t xml:space="preserve">. Isobars show truncated values of MSLP in hPa </w:t>
                        </w:r>
                        <w:r w:rsidRPr="00EB2846">
                          <w:t>(Jury, 1984).</w:t>
                        </w:r>
                      </w:p>
                    </w:txbxContent>
                  </v:textbox>
                </v:shape>
                <w10:anchorlock/>
              </v:group>
            </w:pict>
          </mc:Fallback>
        </mc:AlternateContent>
      </w:r>
    </w:p>
    <w:p w14:paraId="530E6493" w14:textId="08739482" w:rsidR="00F31B55" w:rsidRDefault="00F31B55" w:rsidP="00F31B55">
      <w:r>
        <w:rPr>
          <w:noProof/>
        </w:rPr>
        <w:lastRenderedPageBreak/>
        <mc:AlternateContent>
          <mc:Choice Requires="wpg">
            <w:drawing>
              <wp:inline distT="0" distB="0" distL="0" distR="0" wp14:anchorId="7E4ADEDD" wp14:editId="1642FACA">
                <wp:extent cx="5731510" cy="6652260"/>
                <wp:effectExtent l="0" t="0" r="2540" b="0"/>
                <wp:docPr id="1851096241" name="Group 9"/>
                <wp:cNvGraphicFramePr/>
                <a:graphic xmlns:a="http://schemas.openxmlformats.org/drawingml/2006/main">
                  <a:graphicData uri="http://schemas.microsoft.com/office/word/2010/wordprocessingGroup">
                    <wpg:wgp>
                      <wpg:cNvGrpSpPr/>
                      <wpg:grpSpPr>
                        <a:xfrm>
                          <a:off x="0" y="0"/>
                          <a:ext cx="5731510" cy="6652260"/>
                          <a:chOff x="0" y="0"/>
                          <a:chExt cx="5731510" cy="6652260"/>
                        </a:xfrm>
                      </wpg:grpSpPr>
                      <pic:pic xmlns:pic="http://schemas.openxmlformats.org/drawingml/2006/picture">
                        <pic:nvPicPr>
                          <pic:cNvPr id="647175766" name="Picture 8"/>
                          <pic:cNvPicPr>
                            <a:picLocks noChangeAspect="1"/>
                          </pic:cNvPicPr>
                        </pic:nvPicPr>
                        <pic:blipFill>
                          <a:blip r:embed="rId10">
                            <a:extLst>
                              <a:ext uri="{BEBA8EAE-BF5A-486C-A8C5-ECC9F3942E4B}">
                                <a14:imgProps xmlns:a14="http://schemas.microsoft.com/office/drawing/2010/main">
                                  <a14:imgLayer r:embed="rId11">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731510" cy="6199505"/>
                          </a:xfrm>
                          <a:prstGeom prst="rect">
                            <a:avLst/>
                          </a:prstGeom>
                        </pic:spPr>
                      </pic:pic>
                      <wps:wsp>
                        <wps:cNvPr id="1317320968" name="Text Box 1"/>
                        <wps:cNvSpPr txBox="1"/>
                        <wps:spPr>
                          <a:xfrm>
                            <a:off x="0" y="6257925"/>
                            <a:ext cx="5731510" cy="394335"/>
                          </a:xfrm>
                          <a:prstGeom prst="rect">
                            <a:avLst/>
                          </a:prstGeom>
                          <a:solidFill>
                            <a:prstClr val="white"/>
                          </a:solidFill>
                          <a:ln>
                            <a:noFill/>
                          </a:ln>
                        </wps:spPr>
                        <wps:txbx>
                          <w:txbxContent>
                            <w:p w14:paraId="70686693" w14:textId="3B03013D" w:rsidR="00F31B55" w:rsidRPr="00F31B55" w:rsidRDefault="00F31B55" w:rsidP="00F31B55">
                              <w:pPr>
                                <w:pStyle w:val="Caption"/>
                              </w:pPr>
                              <w:r>
                                <w:t xml:space="preserve">Figure </w:t>
                              </w:r>
                              <w:fldSimple w:instr=" SEQ Figure \* ARABIC ">
                                <w:r w:rsidR="00BB27F8">
                                  <w:rPr>
                                    <w:noProof/>
                                  </w:rPr>
                                  <w:t>4</w:t>
                                </w:r>
                              </w:fldSimple>
                              <w:r>
                                <w:t xml:space="preserve">) </w:t>
                              </w:r>
                              <w:r w:rsidRPr="00FE0409">
                                <w:t xml:space="preserve">Wind streamlines in </w:t>
                              </w:r>
                              <m:oMath>
                                <m:r>
                                  <w:rPr>
                                    <w:rFonts w:ascii="Cambria Math" w:hAnsi="Cambria Math"/>
                                  </w:rPr>
                                  <m:t>m∙</m:t>
                                </m:r>
                                <m:sSup>
                                  <m:sSupPr>
                                    <m:ctrlPr>
                                      <w:rPr>
                                        <w:rFonts w:ascii="Cambria Math" w:hAnsi="Cambria Math"/>
                                      </w:rPr>
                                    </m:ctrlPr>
                                  </m:sSupPr>
                                  <m:e>
                                    <m:r>
                                      <w:rPr>
                                        <w:rFonts w:ascii="Cambria Math" w:hAnsi="Cambria Math"/>
                                      </w:rPr>
                                      <m:t>s</m:t>
                                    </m:r>
                                  </m:e>
                                  <m:sup>
                                    <m:r>
                                      <w:rPr>
                                        <w:rFonts w:ascii="Cambria Math" w:hAnsi="Cambria Math"/>
                                      </w:rPr>
                                      <m:t>-1</m:t>
                                    </m:r>
                                  </m:sup>
                                </m:sSup>
                              </m:oMath>
                              <w:r w:rsidRPr="00FE0409">
                                <w:t xml:space="preserve">,for the four primary wind regimes that affect False Bay </w:t>
                              </w:r>
                              <w:r w:rsidRPr="00FE0409">
                                <w:fldChar w:fldCharType="begin"/>
                              </w:r>
                              <w:r w:rsidRPr="00FE0409">
                                <w:instrText xml:space="preserve"> ADDIN ZOTERO_ITEM CSL_CITATION {"citationID":"2V0lI715","properties":{"formattedCitation":"(Daniels et al., 2022; Jury, 1987)","plainCitation":"(Daniels et al., 2022; Jury, 1987)","noteIndex":0},"citationItems":[{"id":531,"uris":["http://zotero.org/users/14070386/items/DRCJJ7Y7"],"itemData":{"id":531,"type":"article-journal","abstract":"The current study explores the importance of local ocean-atmosphere interactions in modelling wave records in embayments surrounded by significant orographic features and semi-sheltered against swell waves. The numerical code Simulating WAves in the Nearshore (SWAN) was employed for this purpose. False Bay and Table Bay, both located adjacent to the Cape Peninsula in South Africa, were used as case studies due to their geographical location and significance at the southern tip of Africa, their proximity to each other and their surrounding orography. Various combinations of atmospheric forcing were investigated (e.g. various atmospheric forcing horizontal resolutions) to distill the importance of remotely originating swell and locally generated wind waves on both peripheries of False Bay and within Table Bay. Generally, both embayments require high resolution, spatially varying wind forcing to capture the effects of the complex orography. The waves on the western periphery of False Bay and Table Bay are mainly generated by local spatially varying winds, while the waves on the eastern periphery of False Bay are mainly the incoming swell. Results are presented via statistical correlations with measured data, time-series comparisons, wind roses and wave field difference plots.","container-title":"Applied Ocean Research","DOI":"10.1016/j.apor.2022.103355","ISSN":"0141-1187","journalAbbreviation":"Applied Ocean Research","page":"103355","source":"ScienceDirect","title":"On the importance of wind generated waves in embayments with complex orographic features – A South African case study","volume":"128","author":[{"family":"Daniels","given":"Tania"},{"family":"Fearon","given":"Giles"},{"family":"Vilaplana","given":"Ana"},{"family":"Hewitson","given":"Bruce"},{"family":"Rautenbach","given":"Christo"}],"issued":{"date-parts":[["2022",11,1]]}}},{"id":907,"uris":["http://zotero.org/users/14070386/items/FEX3T9F7"],"itemData":{"id":907,"type":"article-journal","container-title":"Journal of Applied Meteorology and Climatology","page":"1540-1552","title":"Jury, M.R., 1987. Aircraft observations of meteorological conditions along Africa’s west  coast between 30◦–35◦ south. J. Clim. Appl. Meteorol. 26, 1540–1552. https://doi. org/10.1175/1520-0450(1987)026&lt;1540:AOOMCA&gt;2.0.CO;2.","volume":"26","author":[{"family":"Jury","given":"Mark R."}],"issued":{"date-parts":[["1987"]]}}}],"schema":"https://github.com/citation-style-language/schema/raw/master/csl-citation.json"} </w:instrText>
                              </w:r>
                              <w:r w:rsidRPr="00FE0409">
                                <w:fldChar w:fldCharType="separate"/>
                              </w:r>
                              <w:r w:rsidRPr="00FE0409">
                                <w:t>(From Daniels et al, 2022; after Jury, 1987)</w:t>
                              </w:r>
                              <w:r w:rsidRPr="00FE0409">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7E4ADEDD" id="Group 9" o:spid="_x0000_s1030" style="width:451.3pt;height:523.8pt;mso-position-horizontal-relative:char;mso-position-vertical-relative:line" coordsize="57315,66522" o:gfxdata="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">
                <v:shape id="Picture 8" o:spid="_x0000_s1031" type="#_x0000_t75" style="position:absolute;width:57315;height:61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">
                  <v:imagedata r:id="rId12" o:title=""/>
                </v:shape>
                <v:shape id="_x0000_s1032" type="#_x0000_t202" style="position:absolute;top:62579;width:57315;height:3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" stroked="f">
                  <v:textbox style="mso-fit-shape-to-text:t" inset="0,0,0,0">
                    <w:txbxContent>
                      <w:p w14:paraId="70686693" w14:textId="3B03013D" w:rsidR="00F31B55" w:rsidRPr="00F31B55" w:rsidRDefault="00F31B55" w:rsidP="00F31B55">
                        <w:pPr>
                          <w:pStyle w:val="Caption"/>
                        </w:pPr>
                        <w:r>
                          <w:t xml:space="preserve">Figure </w:t>
                        </w:r>
                        <w:fldSimple w:instr=" SEQ Figure \* ARABIC ">
                          <w:r w:rsidR="00BB27F8">
                            <w:rPr>
                              <w:noProof/>
                            </w:rPr>
                            <w:t>4</w:t>
                          </w:r>
                        </w:fldSimple>
                        <w:r>
                          <w:t xml:space="preserve">) </w:t>
                        </w:r>
                        <w:r w:rsidRPr="00FE0409">
                          <w:t xml:space="preserve">Wind streamlines in </w:t>
                        </w:r>
                        <m:oMath>
                          <m:r>
                            <w:rPr>
                              <w:rFonts w:ascii="Cambria Math" w:hAnsi="Cambria Math"/>
                            </w:rPr>
                            <m:t>m∙</m:t>
                          </m:r>
                          <m:sSup>
                            <m:sSupPr>
                              <m:ctrlPr>
                                <w:rPr>
                                  <w:rFonts w:ascii="Cambria Math" w:hAnsi="Cambria Math"/>
                                </w:rPr>
                              </m:ctrlPr>
                            </m:sSupPr>
                            <m:e>
                              <m:r>
                                <w:rPr>
                                  <w:rFonts w:ascii="Cambria Math" w:hAnsi="Cambria Math"/>
                                </w:rPr>
                                <m:t>s</m:t>
                              </m:r>
                            </m:e>
                            <m:sup>
                              <m:r>
                                <w:rPr>
                                  <w:rFonts w:ascii="Cambria Math" w:hAnsi="Cambria Math"/>
                                </w:rPr>
                                <m:t>-1</m:t>
                              </m:r>
                            </m:sup>
                          </m:sSup>
                        </m:oMath>
                        <w:r w:rsidRPr="00FE0409">
                          <w:t xml:space="preserve">,for the four primary wind regimes that affect False Bay </w:t>
                        </w:r>
                        <w:r w:rsidRPr="00FE0409">
                          <w:fldChar w:fldCharType="begin"/>
                        </w:r>
                        <w:r w:rsidRPr="00FE0409">
                          <w:instrText xml:space="preserve"> ADDIN ZOTERO_ITEM CSL_CITATION {"citationID":"2V0lI715","properties":{"formattedCitation":"(Daniels et al., 2022; Jury, 1987)","plainCitation":"(Daniels et al., 2022; Jury, 1987)","noteIndex":0},"citationItems":[{"id":531,"uris":["http://zotero.org/users/14070386/items/DRCJJ7Y7"],"itemData":{"id":531,"type":"article-journal","abstract":"The current study explores the importance of local ocean-atmosphere interactions in modelling wave records in embayments surrounded by significant orographic features and semi-sheltered against swell waves. The numerical code Simulating WAves in the Nearshore (SWAN) was employed for this purpose. False Bay and Table Bay, both located adjacent to the Cape Peninsula in South Africa, were used as case studies due to their geographical location and significance at the southern tip of Africa, their proximity to each other and their surrounding orography. Various combinations of atmospheric forcing were investigated (e.g. various atmospheric forcing horizontal resolutions) to distill the importance of remotely originating swell and locally generated wind waves on both peripheries of False Bay and within Table Bay. Generally, both embayments require high resolution, spatially varying wind forcing to capture the effects of the complex orography. The waves on the western periphery of False Bay and Table Bay are mainly generated by local spatially varying winds, while the waves on the eastern periphery of False Bay are mainly the incoming swell. Results are presented via statistical correlations with measured data, time-series comparisons, wind roses and wave field difference plots.","container-title":"Applied Ocean Research","DOI":"10.1016/j.apor.2022.103355","ISSN":"0141-1187","journalAbbreviation":"Applied Ocean Research","page":"103355","source":"ScienceDirect","title":"On the importance of wind generated waves in embayments with complex orographic features – A South African case study","volume":"128","author":[{"family":"Daniels","given":"Tania"},{"family":"Fearon","given":"Giles"},{"family":"Vilaplana","given":"Ana"},{"family":"Hewitson","given":"Bruce"},{"family":"Rautenbach","given":"Christo"}],"issued":{"date-parts":[["2022",11,1]]}}},{"id":907,"uris":["http://zotero.org/users/14070386/items/FEX3T9F7"],"itemData":{"id":907,"type":"article-journal","container-title":"Journal of Applied Meteorology and Climatology","page":"1540-1552","title":"Jury, M.R., 1987. Aircraft observations of meteorological conditions along Africa’s west  coast between 30◦–35◦ south. J. Clim. Appl. Meteorol. 26, 1540–1552. https://doi. org/10.1175/1520-0450(1987)026&lt;1540:AOOMCA&gt;2.0.CO;2.","volume":"26","author":[{"family":"Jury","given":"Mark R."}],"issued":{"date-parts":[["1987"]]}}}],"schema":"https://github.com/citation-style-language/schema/raw/master/csl-citation.json"} </w:instrText>
                        </w:r>
                        <w:r w:rsidRPr="00FE0409">
                          <w:fldChar w:fldCharType="separate"/>
                        </w:r>
                        <w:r w:rsidRPr="00FE0409">
                          <w:t>(From Daniels et al, 2022; after Jury, 1987)</w:t>
                        </w:r>
                        <w:r w:rsidRPr="00FE0409">
                          <w:fldChar w:fldCharType="end"/>
                        </w:r>
                      </w:p>
                    </w:txbxContent>
                  </v:textbox>
                </v:shape>
                <w10:anchorlock/>
              </v:group>
            </w:pict>
          </mc:Fallback>
        </mc:AlternateContent>
      </w:r>
      <w:r w:rsidR="003D1D06" w:rsidRPr="003D1D06">
        <w:t xml:space="preserve"> </w:t>
      </w:r>
      <w:r w:rsidR="003D1D06" w:rsidRPr="003D1D06">
        <w:t xml:space="preserve">Fig. 4 </w:t>
      </w:r>
      <w:r w:rsidR="003D1D06">
        <w:t>shows</w:t>
      </w:r>
      <w:r w:rsidR="003D1D06" w:rsidRPr="003D1D06">
        <w:t xml:space="preserve"> the 10 m flow streamlines </w:t>
      </w:r>
      <w:r w:rsidR="003D1D06">
        <w:t>associated with each wind regime and is</w:t>
      </w:r>
      <w:r w:rsidR="003D1D06" w:rsidRPr="003D1D06">
        <w:t xml:space="preserve"> based on outputs from the South African Weather Service (SAWS) operational Unified Model </w:t>
      </w:r>
      <w:r w:rsidR="00A500DC">
        <w:t>which has a</w:t>
      </w:r>
      <w:r w:rsidR="00FF005A">
        <w:t xml:space="preserve"> </w:t>
      </w:r>
      <w:r w:rsidR="00A500DC">
        <w:t xml:space="preserve">4.4 km horizontal grid resolution </w:t>
      </w:r>
      <w:r w:rsidR="00A500DC">
        <w:fldChar w:fldCharType="begin"/>
      </w:r>
      <w:r w:rsidR="00A500DC">
        <w:instrText xml:space="preserve"> ADDIN ZOTERO_ITEM CSL_CITATION {"citationID":"PO4gnMfW","properties":{"formattedCitation":"(Brown et al., 2012; Cullen, 1993)","plainCitation":"(Brown et al., 2012; Cullen, 1993)","noteIndex":0},"citationItems":[{"id":908,"uris":["http://zotero.org/users/14070386/items/UZTYR89W"],"itemData":{"id":908,"type":"article-journal","abstract":"In recent years there has been a growing appreciation of the potential advantages of using a seamless approach to weather and climate prediction. However, what exactly should this mean in practice? To help address this question, we document some of the experiences already gathered over 25 years of developing and using the Met Office Unified Model (MetUM) for both weather and climate prediction. Overall, taking a unified approach has given enormous benefits, both scientific and in terms of efficiency, but we also detail some of the challenges it has presented and the approaches taken to overcome them.","DOI":"10.1175/BAMS-D-12-00018.1","language":"en","note":"section: Bulletin of the American Meteorological Society","source":"journals.ametsoc.org","title":"Unified Modeling and Prediction of Weather and Climate: A 25-Year Journey","title-short":"Unified Modeling and Prediction of Weather and Climate","URL":"https://journals.ametsoc.org/view/journals/bams/93/12/bams-d-12-00018.1.xml","author":[{"family":"Brown","given":"Andrew"},{"family":"Milton","given":"Sean"},{"family":"Cullen","given":"Mike"},{"family":"Golding","given":"Brian"},{"family":"Mitchell","given":"John"},{"family":"Shelly","given":"Ann"}],"accessed":{"date-parts":[["2025",8,19]]},"issued":{"date-parts":[["2012",12,1]]}}},{"id":913,"uris":["http://zotero.org/users/14070386/items/KLGM84RD"],"itemData":{"id":913,"type":"report","event-place":"Bracknell","page":"233-260","publisher":"Meteorological Office","publisher-place":"Bracknell","title":"The unified forecast/climate model.","author":[{"family":"Cullen","given":"M. J. P."}],"issued":{"date-parts":[["1993"]]}}}],"schema":"https://github.com/citation-style-language/schema/raw/master/csl-citation.json"} </w:instrText>
      </w:r>
      <w:r w:rsidR="00A500DC">
        <w:fldChar w:fldCharType="separate"/>
      </w:r>
      <w:r w:rsidR="00A500DC" w:rsidRPr="00A500DC">
        <w:t>(Brown et al., 2012; Cullen, 1993)</w:t>
      </w:r>
      <w:r w:rsidR="00A500DC">
        <w:fldChar w:fldCharType="end"/>
      </w:r>
      <w:r w:rsidR="00A500DC">
        <w:t xml:space="preserve">. </w:t>
      </w:r>
      <w:r w:rsidR="00150290">
        <w:t xml:space="preserve">The model output indicates that higher winds speeds are expected over the bay during </w:t>
      </w:r>
      <w:r w:rsidR="00D56F32">
        <w:t>south-west and deep south-east regimes, compared to slower speeds during</w:t>
      </w:r>
      <w:r w:rsidR="004D78F7">
        <w:t xml:space="preserve"> the other two regimes. </w:t>
      </w:r>
      <w:r w:rsidR="003930D4">
        <w:t>Average wind</w:t>
      </w:r>
      <w:r w:rsidR="00D07804">
        <w:t xml:space="preserve"> speed</w:t>
      </w:r>
      <w:r w:rsidR="003930D4">
        <w:t xml:space="preserve"> </w:t>
      </w:r>
      <w:r w:rsidR="00D07804">
        <w:t>in the bay is~5-7</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1</m:t>
            </m:r>
          </m:sup>
        </m:sSup>
      </m:oMath>
      <w:r w:rsidR="00B50589">
        <w:rPr>
          <w:rFonts w:eastAsiaTheme="minorEastAsia"/>
        </w:rPr>
        <w:t xml:space="preserve"> according to early observational studies by Le Roux (1975) and </w:t>
      </w:r>
      <w:r w:rsidR="00DD690B" w:rsidRPr="00DD690B">
        <w:rPr>
          <w:rFonts w:eastAsiaTheme="minorEastAsia"/>
        </w:rPr>
        <w:t>Gründlingh</w:t>
      </w:r>
      <w:r w:rsidR="00DD690B">
        <w:rPr>
          <w:rFonts w:eastAsiaTheme="minorEastAsia"/>
        </w:rPr>
        <w:t xml:space="preserve"> et al. (1989)</w:t>
      </w:r>
      <w:r w:rsidR="00233BD8">
        <w:rPr>
          <w:rFonts w:eastAsiaTheme="minorEastAsia"/>
        </w:rPr>
        <w:t>. These values correspond well to recent</w:t>
      </w:r>
      <w:r w:rsidR="007E3AAA">
        <w:rPr>
          <w:rFonts w:eastAsiaTheme="minorEastAsia"/>
        </w:rPr>
        <w:t xml:space="preserve"> observations </w:t>
      </w:r>
      <w:r w:rsidR="007E3AAA">
        <w:rPr>
          <w:rFonts w:eastAsiaTheme="minorEastAsia"/>
        </w:rPr>
        <w:fldChar w:fldCharType="begin"/>
      </w:r>
      <w:r w:rsidR="007E3AAA">
        <w:rPr>
          <w:rFonts w:eastAsiaTheme="minorEastAsia"/>
        </w:rPr>
        <w:instrText xml:space="preserve"> ADDIN ZOTERO_ITEM CSL_CITATION {"citationID":"FnTL0KYH","properties":{"formattedCitation":"(Bonnardot et al., 2005; Daniels et al., 2022)","plainCitation":"(Bonnardot et al., 2005; Daniels et al., 2022)","noteIndex":0},"citationItems":[{"id":567,"uris":["http://zotero.org/users/14070386/items/HM9JDE56"],"itemData":{"id":567,"type":"article-journal","abstract":"Sea breezes were investigated during the maturation period of wine grapes in the South-Western Cape under particular synoptic wind conditions (onshore for Table Bay and offshore for False Bay). Observations from an automatic weather station network located in the Stellenbosch wine-producing area as well as the Regional Atmospheric Modelling System (RAMS, non-hydrostatic, parallel, version 4.3) were used. Results showed that two sea breezes developed, one from Table Bay late in the morning, and the other from False Bay later in the afternoon. The coastal low strengthened and deflected the sea breeze from Table Bay towards the south and south-east of the study area, while the offshore large-scale circulation hindered the development of the sea breeze in the opposite direction over False Bay and delayed its movement towards land. The decrease in temperature resulting from the onset of the sea breeze from the Atlantic early in the afternoon could be significant for viticulture, reducing the duration and intensity of high temperature stress on grapevine functioning at the coolest locations.","container-title":"Theoretical and Applied Climatology","DOI":"10.1007/s00704-004-0087-y","ISSN":"1434-4483","issue":"3","journalAbbreviation":"Theor. Appl. Climatol.","language":"en","license":"2005 Springer-Verlag/Wien","note":"Company: Springer\nDistributor: Springer\nInstitution: Springer\nLabel: Springer\nnumber: 3\npublisher: Springer-Verlag","page":"203-218","source":"link-springer-com.ezproxy.uct.ac.za","title":"Sea breeze development under an offshore synoptic wind in the South-Western Cape and implications for the Stellenbosch wine-producing area","volume":"81","author":[{"family":"Bonnardot","given":"V."},{"family":"Planchon","given":"O."},{"family":"Cautenet","given":"S."}],"issued":{"date-parts":[["2005",7,1]]}}},{"id":531,"uris":["http://zotero.org/users/14070386/items/DRCJJ7Y7"],"itemData":{"id":531,"type":"article-journal","abstract":"The current study explores the importance of local ocean-atmosphere interactions in modelling wave records in embayments surrounded by significant orographic features and semi-sheltered against swell waves. The numerical code Simulating WAves in the Nearshore (SWAN) was employed for this purpose. False Bay and Table Bay, both located adjacent to the Cape Peninsula in South Africa, were used as case studies due to their geographical location and significance at the southern tip of Africa, their proximity to each other and their surrounding orography. Various combinations of atmospheric forcing were investigated (e.g. various atmospheric forcing horizontal resolutions) to distill the importance of remotely originating swell and locally generated wind waves on both peripheries of False Bay and within Table Bay. Generally, both embayments require high resolution, spatially varying wind forcing to capture the effects of the complex orography. The waves on the western periphery of False Bay and Table Bay are mainly generated by local spatially varying winds, while the waves on the eastern periphery of False Bay are mainly the incoming swell. Results are presented via statistical correlations with measured data, time-series comparisons, wind roses and wave field difference plots.","container-title":"Applied Ocean Research","DOI":"10.1016/j.apor.2022.103355","ISSN":"0141-1187","journalAbbreviation":"Applied Ocean Research","page":"103355","source":"ScienceDirect","title":"On the importance of wind generated waves in embayments with complex orographic features – A South African case study","volume":"128","author":[{"family":"Daniels","given":"Tania"},{"family":"Fearon","given":"Giles"},{"family":"Vilaplana","given":"Ana"},{"family":"Hewitson","given":"Bruce"},{"family":"Rautenbach","given":"Christo"}],"issued":{"date-parts":[["2022",11,1]]}}}],"schema":"https://github.com/citation-style-language/schema/raw/master/csl-citation.json"} </w:instrText>
      </w:r>
      <w:r w:rsidR="007E3AAA">
        <w:rPr>
          <w:rFonts w:eastAsiaTheme="minorEastAsia"/>
        </w:rPr>
        <w:fldChar w:fldCharType="separate"/>
      </w:r>
      <w:r w:rsidR="007E3AAA" w:rsidRPr="007E3AAA">
        <w:t>(</w:t>
      </w:r>
      <w:proofErr w:type="spellStart"/>
      <w:r w:rsidR="007E3AAA" w:rsidRPr="007E3AAA">
        <w:t>Bonnardot</w:t>
      </w:r>
      <w:proofErr w:type="spellEnd"/>
      <w:r w:rsidR="007E3AAA" w:rsidRPr="007E3AAA">
        <w:t xml:space="preserve"> et al., 2005; Daniels et al., 2022)</w:t>
      </w:r>
      <w:r w:rsidR="007E3AAA">
        <w:rPr>
          <w:rFonts w:eastAsiaTheme="minorEastAsia"/>
        </w:rPr>
        <w:fldChar w:fldCharType="end"/>
      </w:r>
      <w:r w:rsidR="007E3AAA">
        <w:rPr>
          <w:rFonts w:eastAsiaTheme="minorEastAsia"/>
        </w:rPr>
        <w:t xml:space="preserve"> and modelling studies </w:t>
      </w:r>
      <w:r w:rsidR="007E3AAA">
        <w:rPr>
          <w:rFonts w:eastAsiaTheme="minorEastAsia"/>
        </w:rPr>
        <w:fldChar w:fldCharType="begin"/>
      </w:r>
      <w:r w:rsidR="007E3AAA">
        <w:rPr>
          <w:rFonts w:eastAsiaTheme="minorEastAsia"/>
        </w:rPr>
        <w:instrText xml:space="preserve"> ADDIN ZOTERO_ITEM CSL_CITATION {"citationID":"VhipBPGI","properties":{"formattedCitation":"(Coleman, 2019; de Vos, 2022; Salonen, 2019)","plainCitation":"(Coleman, 2019; de Vos, 2022; Salonen, 2019)","noteIndex":0},"citationItems":[{"id":530,"uris":["http://zotero.org/users/14070386/items/XANXBICE"],"itemData":{"id":530,"type":"thesis","abstract":"False Bay is located in the Western Cape and is the largest coastal embayment along the South African coastline. The location of the bay is unique in that it is influenced by a complex wind regime and by both the Benguela and Agulhas currents. In recent years, False Bay has become the focus of numerous studies investigating engineering and environmental issues such as water quality issues, storm events, wave focusing and rip currents at certain beaches. In order to understand and assess these issues, physical processes, such as coastal hydrodynamics, within False Bay needs to be well defined.","event-place":"South Africa","genre":"Master of Engineering","language":"en","number-of-pages":"132","publisher":"Stellenbosch University","publisher-place":"South Africa","source":"Zotero","title":"The Development and Validation of a Hydrodynamic Model of False Bay","title-short":"The Development and Validation of a Hydrodynamic  Model of False Bay","URL":"https://core.ac.uk/outputs/196259848/?source=2","author":[{"family":"Coleman","given":"Fawaaz"}],"accessed":{"date-parts":[["2025",7,29]]},"issued":{"date-parts":[["2019",4]]}}},{"id":525,"uris":["http://zotero.org/users/14070386/items/D4D374UB"],"itemData":{"id":525,"type":"thesis","abstract":"South Africa's coastal oceans support a multitude of human and ecological interests. My work at the confluence of academia, industry and government highlighted a gap in knowledge and capacity in the marine environmental information space. Broad research questions were developed and addressed through a combination of statistical review, data mining and numerical modelling: how do marine weather and oceanography impinge on South African coastal activities, what are the main circulation characteristics in a critical coastal region, and which environmental data are needed for predictions? Hazard modelling of environmental conditions and coastal user safety in South Africa revealed a wide sensitivity to weather-ocean hazards among different users and places. The Cape Peninsula sub-region exhibited the highest incident frequency related to increasing hazard severity. I implemented a coupled numerical ocean model (Delft3D FLOW and SWAN), with 700 m horizontal resolution to simulate waves and currents in this area. The model is driven by realistic forcing, striking a previously lacking balance between geographical coverage, spatial granularity, and process complexity. It has the potential to be deployed in forecast mode in future. Modelling confirmed the importance of wind in establishing broad circulation patterns and inducing nearshore upwelling. However, bay-scale cyclonic and anticyclonic flow in False Bay has low-medium predictability. These patterns developed as expected at times but failed to do so at others. The model's inclusion of two-way wave-current interactions enabled the identification of a novel cyclonic gyre in Table Bay during large wave events. Investigation revealed the gyre to be driven by wave induced radiation stress gradients. Model experiments with and without wave-coupling demonstrated that the gyre causes material differences in virtual drift trajectories and affects the monthly mean general circulation. This highlights its potential impact on coastal users and its implications for understanding Table Bay's circulation, where the importance of waves beyond the nearshore may be crucial for predictability. Enhanced velocity measurements, sufficient to resolve the alternating rotational circulation in False Bay and wave-driven gyre in Table Bay, are recommended. It is further suggested that appropriate wave forcing be included in any further circulation modelling in the study area.","event-place":"South Africa","genre":"Doctor of Philosophy","language":"en","number-of-pages":"147","publisher":"University of Cape Town","publisher-place":"South Africa","source":"open.uct.ac.za","title":"Modelling waves and near-shore circulation around the Cape Peninsula: towards enhanced predictions for South African coastal activities","title-short":"Modelling waves and near-shore circulation around the Cape Peninsula","URL":"http://hdl.handle.net/11427/37123","author":[{"family":"Vos","given":"Marc","non-dropping-particle":"de"}],"accessed":{"date-parts":[["2025",7,29]]},"issued":{"date-parts":[["2022"]]}}},{"id":637,"uris":["http://zotero.org/users/14070386/items/HC7WT7CE"],"itemData":{"id":637,"type":"thesis","abstract":"Rogue waves are extreme oceanic waves which exceed twice the significant wave height of the wave record. In False Bay, South Africa, a shallow sea mount called rocky bank was suggested by Shipley (1964) to be the cause for increased wave energy along the eastern periphery of False Bay, where it is not uncommon for coastal users, particularly rock fishermen, to be washed off of the rocky coastline. The shallow bathymetry associated with rocky bank refracts the incoming open ocean swell and is thought to focus the wave energy toward sections of this coastline. This investigation aims to understand which offshore wave conditions could be conducive to rogue wave development along the eastern periphery of False Bay, South Africa. To do so, the phase-averaging spectral wave numerical model SWAN was used to investigate various wave conditions which are known to enter False Bay. The focusing effect which rocky bank supposedly has on the incoming wave energy was investigated by deepening and shallowing rocky bank's depth. This study showed that rocky bank does cause a varying degree of wave focusing which appears to be most dependent on the wave period, with higher wave periods leading to greater extents of refraction. According to this study, the average conditions which impact the south-western coastline of South Africa are conducive to wave focusing by rocky bank and despite the rarity of rogue wave events, coastal users are still affected by them. Calm seas have the ability to mislead users that make use of these dangerous rocky coasts, when the event of a rogue wave in small seas can still be sufficient to wash a person into the sea. A study by de Vos &amp; Rautenbach (2019) suggested that users are at a higher risk, for a variety of coastal activities, during (seemingly) good conditions due to the increased human exposure. Since this study only simulated monochromatic wave conditions, one would expect the results to be significantly different if multiple swell systems were simulated concurrently, as this introduces the possibility of the dispersive focusing mechanism for swells that travel at different speeds and thus increasing the likelihood of a rogue wave. The knowledge acquired from this study is a great step towards understanding the wave climate of False Bay. This information can be used to implement possible warning systems which would hopefully be respected by the community and ultimately lessen the lives lost to extreme waves along False Bay's 'Death coast'.","language":"en","source":"open.uct.ac.za","title":"Towards Rogue Wave Characterization in False Bay, South Africa","URL":"https://hdl.handle.net/11427/31709","author":[{"family":"Salonen","given":"Nicholas M."}],"accessed":{"date-parts":[["2025",8,4]]},"issued":{"date-parts":[["2019"]]}}}],"schema":"https://github.com/citation-style-language/schema/raw/master/csl-citation.json"} </w:instrText>
      </w:r>
      <w:r w:rsidR="007E3AAA">
        <w:rPr>
          <w:rFonts w:eastAsiaTheme="minorEastAsia"/>
        </w:rPr>
        <w:fldChar w:fldCharType="separate"/>
      </w:r>
      <w:r w:rsidR="007E3AAA" w:rsidRPr="007E3AAA">
        <w:t>(Coleman, 2019; de Vos, 2022; Salonen, 2019)</w:t>
      </w:r>
      <w:r w:rsidR="007E3AAA">
        <w:rPr>
          <w:rFonts w:eastAsiaTheme="minorEastAsia"/>
        </w:rPr>
        <w:fldChar w:fldCharType="end"/>
      </w:r>
      <w:r w:rsidR="007E3AAA">
        <w:rPr>
          <w:rFonts w:eastAsiaTheme="minorEastAsia"/>
        </w:rPr>
        <w:t xml:space="preserve">. </w:t>
      </w:r>
    </w:p>
    <w:p w14:paraId="386284D1" w14:textId="514B5BD2" w:rsidR="00BE6BFA" w:rsidRPr="00C97862" w:rsidRDefault="00CC1B0E" w:rsidP="008A3E3E">
      <w:pPr>
        <w:pStyle w:val="Heading2"/>
      </w:pPr>
      <w:r w:rsidRPr="00C97862">
        <w:lastRenderedPageBreak/>
        <w:t xml:space="preserve">Wave Climate </w:t>
      </w:r>
    </w:p>
    <w:p w14:paraId="11AF227D" w14:textId="68E6A8DD" w:rsidR="0003083A" w:rsidRPr="00C97862" w:rsidRDefault="0003083A" w:rsidP="0003083A">
      <w:r w:rsidRPr="00C97862">
        <w:t>Generation</w:t>
      </w:r>
    </w:p>
    <w:p w14:paraId="01FB8D4D" w14:textId="356A2395" w:rsidR="0003083A" w:rsidRPr="00C97862" w:rsidRDefault="005D2914" w:rsidP="0003083A">
      <w:r w:rsidRPr="00C97862">
        <w:t>Modification</w:t>
      </w:r>
    </w:p>
    <w:p w14:paraId="48EE9B06" w14:textId="43660A77" w:rsidR="00BE6BFA" w:rsidRDefault="009F1CE2" w:rsidP="008A3E3E">
      <w:pPr>
        <w:pStyle w:val="Heading2"/>
      </w:pPr>
      <w:r w:rsidRPr="00C97862">
        <w:t xml:space="preserve">Circulation </w:t>
      </w:r>
      <w:r w:rsidR="00BE6BFA" w:rsidRPr="00C97862">
        <w:t xml:space="preserve"> </w:t>
      </w:r>
    </w:p>
    <w:p w14:paraId="6EC58E37" w14:textId="732BB9BD" w:rsidR="00F24508" w:rsidRDefault="00D34E46" w:rsidP="00F24508">
      <w:r>
        <w:t>The</w:t>
      </w:r>
      <w:r w:rsidR="00CB5D07">
        <w:t xml:space="preserve"> circulation in False Bay is </w:t>
      </w:r>
      <w:r w:rsidR="0078123A">
        <w:t xml:space="preserve">highly dynamic at sub-seasonal to decadal time scales and </w:t>
      </w:r>
      <w:r w:rsidR="006507A0">
        <w:t xml:space="preserve">is </w:t>
      </w:r>
      <w:r w:rsidR="003777F5">
        <w:t xml:space="preserve">alternate in nature </w:t>
      </w:r>
      <w:r w:rsidR="003777F5">
        <w:fldChar w:fldCharType="begin"/>
      </w:r>
      <w:r w:rsidR="003777F5">
        <w:instrText xml:space="preserve"> ADDIN ZOTERO_ITEM CSL_CITATION {"citationID":"kkIyjuFv","properties":{"formattedCitation":"(Dufois and Rouault, 2012)","plainCitation":"(Dufois and Rouault, 2012)","noteIndex":0},"citationItems":[{"id":900,"uris":["http://zotero.org/users/14070386/items/TKUPSVKJ"],"itemData":{"id":900,"type":"article-journal","container-title":"Continental Shelf Research","DOI":"10.1016/j.csr.2012.04.009","ISSN":"02784343","journalAbbreviation":"Continental Shelf Research","language":"en","license":"https://www.elsevier.com/tdm/userlicense/1.0/","page":"24-35","source":"DOI.org (Crossref)","title":"Sea surface temperature in False Bay (South Africa): Towards a better understanding of its seasonal and inter-annual variability","title-short":"Sea surface temperature in False Bay (South Africa)","volume":"43","author":[{"family":"Dufois","given":"François"},{"family":"Rouault","given":"Mathieu"}],"issued":{"date-parts":[["2012",7]]}}}],"schema":"https://github.com/citation-style-language/schema/raw/master/csl-citation.json"} </w:instrText>
      </w:r>
      <w:r w:rsidR="003777F5">
        <w:fldChar w:fldCharType="separate"/>
      </w:r>
      <w:r w:rsidR="003777F5" w:rsidRPr="003777F5">
        <w:t>(</w:t>
      </w:r>
      <w:proofErr w:type="spellStart"/>
      <w:r w:rsidR="003777F5" w:rsidRPr="003777F5">
        <w:t>Dufois</w:t>
      </w:r>
      <w:proofErr w:type="spellEnd"/>
      <w:r w:rsidR="003777F5" w:rsidRPr="003777F5">
        <w:t xml:space="preserve"> and Rouault, 2012)</w:t>
      </w:r>
      <w:r w:rsidR="003777F5">
        <w:fldChar w:fldCharType="end"/>
      </w:r>
      <w:r w:rsidR="00836D1C">
        <w:t xml:space="preserve">. </w:t>
      </w:r>
    </w:p>
    <w:p w14:paraId="358E0379" w14:textId="77777777" w:rsidR="007844CC" w:rsidRDefault="007844CC" w:rsidP="00F24508"/>
    <w:p w14:paraId="2F51FA33" w14:textId="76F8358A" w:rsidR="007844CC" w:rsidRPr="00F24508" w:rsidRDefault="007844CC" w:rsidP="00F24508">
      <w:r>
        <w:t xml:space="preserve">Wind dynamics are the primary driver of the mean circulation in False Bay, and are therefore seen as the main driver of the vertical temperature structure and stratification of the bay </w:t>
      </w:r>
      <w:r>
        <w:fldChar w:fldCharType="begin"/>
      </w:r>
      <w:r>
        <w:instrText xml:space="preserve"> ADDIN ZOTERO_ITEM CSL_CITATION {"citationID":"SWJyN0qw","properties":{"formattedCitation":"(Atkins, 1970a, 1970b; Dufois and Rouault, 2012; Gr\\uc0\\u252{}ndlingh and Largier, 1988; Jury, 1991; Wainman et al., 1987)","plainCitation":"(Atkins, 1970a, 1970b; Dufois and Rouault, 2012; Gründlingh and Largier, 1988; Jury, 1991; Wainman et al., 1987)","noteIndex":0},"citationItems":[{"id":734,"uris":["http://zotero.org/users/14070386/items/SRUKBV83"],"itemData":{"id":734,"type":"article-journal","abstract":"Data on temperature and salinity obtained during twenty-six cruises from 1963 to 1966, each covering twenty-eight hydrographic stations are presented. The data are grouped into four zones—the three coastal zones, and one central zone, and the mean temperature and salinity of each zone are tabulated for each season. Surface isotherms and isohalines and four vertical temperature sections for each season are shown. The results are discussed and possible explanations for variations are suggested.","container-title":"Transactions of the Royal Society of South Africa","DOI":"10.1080/00359197009519107","ISSN":"0035-919X","issue":"2","note":"publisher: Taylor &amp; Francis\n_eprint: https://doi.org/10.1080/00359197009519107","page":"117-128","source":"Taylor and Francis+NEJM","title":"Thermal Structure and Salinity of False Bay","volume":"39","author":[{"family":"Atkins","given":"G. R."}],"issued":{"date-parts":[["1970",1,1]]}}},{"id":557,"uris":["http://zotero.org/users/14070386/items/GDKQ6KVU"],"itemData":{"id":557,"type":"article-journal","abstract":"Wind records from six reporting stations in the vicinity of False Bay have been analysed, and the mean directional frequency and velocity combined to give relative ‘wind run’ for each station and season are shown in the form of wind roses. Methods of current measurements are briefly discussed, and the ‘dye-bomb’ technique using aircraft chosen to obtain a nearly synoptic pattern over a wide area. The results of thirteen such operations at eleven selected stations have indicated that four main patterns have evolved, the predominant type being a clockwise rotation. Fifteen further operations close to the west, north and north-east shores were later carried out and the results are shown in current roses for each station for winter and summer conditions.","container-title":"Transactions of the Royal Society of South Africa","DOI":"10.1080/00359197009519109","ISSN":"0035-919X","issue":"2","note":"publisher: Taylor &amp; Francis\n_eprint: https://doi.org/10.1080/00359197009519109","page":"139-148","source":"Taylor and Francis+NEJM","title":"Winds and Current Patterns in False Bay","volume":"39","author":[{"family":"Atkins","given":"G. R."}],"issued":{"date-parts":[["1970",1,1]]}}},{"id":900,"uris":["http://zotero.org/users/14070386/items/TKUPSVKJ"],"itemData":{"id":900,"type":"article-journal","container-title":"Continental Shelf Research","DOI":"10.1016/j.csr.2012.04.009","ISSN":"02784343","journalAbbreviation":"Continental Shelf Research","language":"en","license":"https://www.elsevier.com/tdm/userlicense/1.0/","page":"24-35","source":"DOI.org (Crossref)","title":"Sea surface temperature in False Bay (South Africa): Towards a better understanding of its seasonal and inter-annual variability","title-short":"Sea surface temperature in False Bay (South Africa)","volume":"43","author":[{"family":"Dufois","given":"François"},{"family":"Rouault","given":"Mathieu"}],"issued":{"date-parts":[["2012",7]]}}},{"id":741,"uris":["http://zotero.org/users/14070386/items/7X992TYK"],"itemData":{"id":741,"type":"article-journal","abstract":"Valsbaai is die grootste baai in Suidelike Afrika en grens aan ’n belangrike metropolitaanse gebied. Die baai moet daarom in ’n verskeidenheid ontspannings-, nywerheids-, vissery- en ander behoeftes voorsien. Die oorsig skets kortliks die aanvanklike verkenning van die baai en is verder toegespits op meer resente fisies-oseanografiese navorsing in die baai. ’n Konseptuele meetprogram word voorgestel am sommige leemtes in die huidige kennis aan te vul.","container-title":"Suid-Afrikaanse Tydskrif vir Natuurwetenskap en Tegnologie","DOI":"10.4102/satnt.v7i3.914","ISSN":"2222-4173","issue":"3","language":"af","license":"Copyright (c) 1988 M. L. Gründlingh, J. L. Largier","note":"number: 3","page":"133-143","source":"journals.satnt.aosis.co.za","title":"Physical oceanography in False Bay: A review","title-short":"Physical oceanography in False Bay","volume":"7","author":[{"family":"Gründlingh","given":"M. L."},{"family":"Largier","given":"J. L."}],"issued":{"date-parts":[["1988",3,17]]}}},{"id":897,"uris":["http://zotero.org/users/14070386/items/FYUZL7N7"],"itemData":{"id":897,"type":"article-journal","container-title":"Transactions of the Royal Society of South Africa","page":"401-418","title":"The weather of False Bay","volume":"47","author":[{"family":"Jury","given":"Mark R."}],"issued":{"date-parts":[["1991"]]}}},{"id":516,"uris":["http://zotero.org/users/14070386/items/5M8FDETE"],"itemData":{"id":516,"type":"article-journal","abstract":"Four current-meter moorings placed in False Bay between February and May 1985 revealed a tendency towards cyclonic motion, but with poleward flow along the western boundary. Data from six anemometers situated around the Bay showed periodic acceleration of northward air flow associated with south-easterly wind events during ridging of the South Atlantic high pressure cell round the continent. A clear pattern of cooling and warming of water at the current-meter sites was observed, corresponding to the acceleration and decay phases of south-easterly wind over periods of a few days. There was a suggestion of subsidence of warm water along the western boundary when the wind relaxed.","container-title":"South African Journal of Marine Science","DOI":"10.2989/025776187784522423","ISSN":"0257-7615","issue":"1","note":"publisher: Taylor &amp; Francis\n_eprint: https://doi.org/10.2989/025776187784522423","page":"337-346","source":"Taylor and Francis+NEJM","title":"Winds and subsurface currents in the False Bay region, South Africa","volume":"5","author":[{"family":"Wainman","given":"C. K."},{"family":"Polito","given":"A."},{"family":"Nelson","given":"G."}],"issued":{"date-parts":[["1987",6,1]]}}}],"schema":"https://github.com/citation-style-language/schema/raw/master/csl-citation.json"} </w:instrText>
      </w:r>
      <w:r>
        <w:fldChar w:fldCharType="separate"/>
      </w:r>
      <w:r w:rsidRPr="007A01A9">
        <w:rPr>
          <w:kern w:val="0"/>
        </w:rPr>
        <w:t xml:space="preserve">(Atkins, 1970a, 1970b; </w:t>
      </w:r>
      <w:proofErr w:type="spellStart"/>
      <w:r w:rsidRPr="007A01A9">
        <w:rPr>
          <w:kern w:val="0"/>
        </w:rPr>
        <w:t>Dufois</w:t>
      </w:r>
      <w:proofErr w:type="spellEnd"/>
      <w:r w:rsidRPr="007A01A9">
        <w:rPr>
          <w:kern w:val="0"/>
        </w:rPr>
        <w:t xml:space="preserve"> and Rouault, 2012; Gründlingh and </w:t>
      </w:r>
      <w:proofErr w:type="spellStart"/>
      <w:r w:rsidRPr="007A01A9">
        <w:rPr>
          <w:kern w:val="0"/>
        </w:rPr>
        <w:t>Largier</w:t>
      </w:r>
      <w:proofErr w:type="spellEnd"/>
      <w:r w:rsidRPr="007A01A9">
        <w:rPr>
          <w:kern w:val="0"/>
        </w:rPr>
        <w:t>, 1988; Jury, 1991; Wainman et al., 1987)</w:t>
      </w:r>
      <w:r>
        <w:fldChar w:fldCharType="end"/>
      </w:r>
    </w:p>
    <w:p w14:paraId="7751EFEC" w14:textId="480E27D0" w:rsidR="00652456" w:rsidRDefault="00652456" w:rsidP="00652456">
      <w:r>
        <w:t>Wind driven currents</w:t>
      </w:r>
    </w:p>
    <w:p w14:paraId="2B63812C" w14:textId="7BCE07F4" w:rsidR="00652456" w:rsidRDefault="00652456" w:rsidP="00652456">
      <w:r>
        <w:t xml:space="preserve">Wave driven currents </w:t>
      </w:r>
    </w:p>
    <w:p w14:paraId="5D32C52E" w14:textId="6F7B0BEA" w:rsidR="00652456" w:rsidRDefault="00652456" w:rsidP="00652456">
      <w:r>
        <w:t xml:space="preserve">Tidal currents </w:t>
      </w:r>
    </w:p>
    <w:p w14:paraId="3116A170" w14:textId="35DD02E1" w:rsidR="00652456" w:rsidRPr="00652456" w:rsidRDefault="00652456" w:rsidP="00652456">
      <w:r>
        <w:t xml:space="preserve">Subtidal currents </w:t>
      </w:r>
    </w:p>
    <w:p w14:paraId="25018B53" w14:textId="096CE334" w:rsidR="00B37492" w:rsidRPr="00C97862" w:rsidRDefault="00D9083E" w:rsidP="00A22733">
      <w:pPr>
        <w:pStyle w:val="Heading2"/>
      </w:pPr>
      <w:r w:rsidRPr="00C97862">
        <w:t>Density Structure</w:t>
      </w:r>
    </w:p>
    <w:p w14:paraId="22111770" w14:textId="01D81598" w:rsidR="00A22733" w:rsidRPr="00C97862" w:rsidRDefault="00A22733" w:rsidP="00A22733">
      <w:r w:rsidRPr="00C97862">
        <w:t xml:space="preserve">Hydrodynamic modelling </w:t>
      </w:r>
      <w:r w:rsidR="00D73A32" w:rsidRPr="00C97862">
        <w:t xml:space="preserve">of False Bay indicates that Rocky Bank segregates warmer western water from colder eastern waters </w:t>
      </w:r>
      <w:r w:rsidR="00D73A32" w:rsidRPr="00C97862">
        <w:fldChar w:fldCharType="begin"/>
      </w:r>
      <w:r w:rsidR="00D73A32" w:rsidRPr="00C97862">
        <w:instrText xml:space="preserve"> ADDIN ZOTERO_ITEM CSL_CITATION {"citationID":"K7WyIfBI","properties":{"formattedCitation":"(Coleman, 2019)","plainCitation":"(Coleman, 2019)","noteIndex":0},"citationItems":[{"id":530,"uris":["http://zotero.org/users/14070386/items/XANXBICE"],"itemData":{"id":530,"type":"thesis","abstract":"False Bay is located in the Western Cape and is the largest coastal embayment along the South African coastline. The location of the bay is unique in that it is influenced by a complex wind regime and by both the Benguela and Agulhas currents. In recent years, False Bay has become the focus of numerous studies investigating engineering and environmental issues such as water quality issues, storm events, wave focusing and rip currents at certain beaches. In order to understand and assess these issues, physical processes, such as coastal hydrodynamics, within False Bay needs to be well defined.","event-place":"South Africa","genre":"Master of Engineering","language":"en","number-of-pages":"132","publisher":"Stellenbosch University","publisher-place":"South Africa","source":"Zotero","title":"The Development and Validation of a Hydrodynamic Model of False Bay","title-short":"The Development and Validation of a Hydrodynamic  Model of False Bay","URL":"https://core.ac.uk/outputs/196259848/?source=2","author":[{"family":"Coleman","given":"Fawaaz"}],"accessed":{"date-parts":[["2025",7,29]]},"issued":{"date-parts":[["2019",4]]}}}],"schema":"https://github.com/citation-style-language/schema/raw/master/csl-citation.json"} </w:instrText>
      </w:r>
      <w:r w:rsidR="00D73A32" w:rsidRPr="00C97862">
        <w:fldChar w:fldCharType="separate"/>
      </w:r>
      <w:r w:rsidR="00D73A32" w:rsidRPr="00C97862">
        <w:t>(Coleman, 2019)</w:t>
      </w:r>
      <w:r w:rsidR="00D73A32" w:rsidRPr="00C97862">
        <w:fldChar w:fldCharType="end"/>
      </w:r>
      <w:r w:rsidR="00D73A32" w:rsidRPr="00C97862">
        <w:t>.</w:t>
      </w:r>
      <w:r w:rsidR="007749DE" w:rsidRPr="00C97862">
        <w:t xml:space="preserve"> </w:t>
      </w:r>
      <w:r w:rsidR="00AD06A6" w:rsidRPr="00C97862">
        <w:t xml:space="preserve">Bottom waters east of Rocky </w:t>
      </w:r>
      <w:r w:rsidR="001009EF" w:rsidRPr="00C97862">
        <w:t>B</w:t>
      </w:r>
      <w:r w:rsidR="00AD06A6" w:rsidRPr="00C97862">
        <w:t xml:space="preserve">ank are </w:t>
      </w:r>
      <w:r w:rsidR="002B0B78" w:rsidRPr="00C97862">
        <w:t xml:space="preserve">consistently (under well-mixed and stratified conditions) </w:t>
      </w:r>
      <w:r w:rsidR="00AD06A6" w:rsidRPr="00C97862">
        <w:t xml:space="preserve">approximately </w:t>
      </w:r>
      <w:r w:rsidR="00BE4B47" w:rsidRPr="00C97862">
        <w:t>1-2</w:t>
      </w:r>
      <w:r w:rsidR="00BE4B47" w:rsidRPr="00C97862">
        <w:rPr>
          <w:rFonts w:eastAsiaTheme="minorEastAsia"/>
        </w:rPr>
        <w:t xml:space="preserve"> </w:t>
      </w:r>
      <m:oMath>
        <m:r>
          <w:rPr>
            <w:rFonts w:ascii="Cambria Math" w:hAnsi="Cambria Math"/>
          </w:rPr>
          <m:t>°C</m:t>
        </m:r>
      </m:oMath>
      <w:r w:rsidR="00BE4B47" w:rsidRPr="00C97862">
        <w:rPr>
          <w:rFonts w:eastAsiaTheme="minorEastAsia"/>
        </w:rPr>
        <w:t xml:space="preserve"> </w:t>
      </w:r>
      <w:r w:rsidR="003277E7" w:rsidRPr="00C97862">
        <w:rPr>
          <w:rFonts w:eastAsiaTheme="minorEastAsia"/>
        </w:rPr>
        <w:t xml:space="preserve">colder than </w:t>
      </w:r>
      <w:r w:rsidR="001E6E38" w:rsidRPr="00C97862">
        <w:rPr>
          <w:rFonts w:eastAsiaTheme="minorEastAsia"/>
        </w:rPr>
        <w:t>to its west</w:t>
      </w:r>
      <w:r w:rsidR="00B96F36" w:rsidRPr="00C97862">
        <w:rPr>
          <w:rFonts w:eastAsiaTheme="minorEastAsia"/>
        </w:rPr>
        <w:t xml:space="preserve"> </w:t>
      </w:r>
      <w:r w:rsidR="00B96F36" w:rsidRPr="00C97862">
        <w:rPr>
          <w:rFonts w:eastAsiaTheme="minorEastAsia"/>
        </w:rPr>
        <w:fldChar w:fldCharType="begin"/>
      </w:r>
      <w:r w:rsidR="00B96F36" w:rsidRPr="00C97862">
        <w:rPr>
          <w:rFonts w:eastAsiaTheme="minorEastAsia"/>
        </w:rPr>
        <w:instrText xml:space="preserve"> ADDIN ZOTERO_ITEM CSL_CITATION {"citationID":"JgyXu0wh","properties":{"formattedCitation":"(Coleman, 2019)","plainCitation":"(Coleman, 2019)","noteIndex":0},"citationItems":[{"id":530,"uris":["http://zotero.org/users/14070386/items/XANXBICE"],"itemData":{"id":530,"type":"thesis","abstract":"False Bay is located in the Western Cape and is the largest coastal embayment along the South African coastline. The location of the bay is unique in that it is influenced by a complex wind regime and by both the Benguela and Agulhas currents. In recent years, False Bay has become the focus of numerous studies investigating engineering and environmental issues such as water quality issues, storm events, wave focusing and rip currents at certain beaches. In order to understand and assess these issues, physical processes, such as coastal hydrodynamics, within False Bay needs to be well defined.","event-place":"South Africa","genre":"Master of Engineering","language":"en","number-of-pages":"132","publisher":"Stellenbosch University","publisher-place":"South Africa","source":"Zotero","title":"The Development and Validation of a Hydrodynamic Model of False Bay","title-short":"The Development and Validation of a Hydrodynamic  Model of False Bay","URL":"https://core.ac.uk/outputs/196259848/?source=2","author":[{"family":"Coleman","given":"Fawaaz"}],"accessed":{"date-parts":[["2025",7,29]]},"issued":{"date-parts":[["2019",4]]}}}],"schema":"https://github.com/citation-style-language/schema/raw/master/csl-citation.json"} </w:instrText>
      </w:r>
      <w:r w:rsidR="00B96F36" w:rsidRPr="00C97862">
        <w:rPr>
          <w:rFonts w:eastAsiaTheme="minorEastAsia"/>
        </w:rPr>
        <w:fldChar w:fldCharType="separate"/>
      </w:r>
      <w:r w:rsidR="00B96F36" w:rsidRPr="00C97862">
        <w:t>(Coleman, 2019)</w:t>
      </w:r>
      <w:r w:rsidR="00B96F36" w:rsidRPr="00C97862">
        <w:rPr>
          <w:rFonts w:eastAsiaTheme="minorEastAsia"/>
        </w:rPr>
        <w:fldChar w:fldCharType="end"/>
      </w:r>
      <w:r w:rsidR="00B96F36" w:rsidRPr="00C97862">
        <w:rPr>
          <w:rFonts w:eastAsiaTheme="minorEastAsia"/>
        </w:rPr>
        <w:t xml:space="preserve">. </w:t>
      </w:r>
      <w:r w:rsidR="001E6E38" w:rsidRPr="00C97862">
        <w:rPr>
          <w:rFonts w:eastAsiaTheme="minorEastAsia"/>
        </w:rPr>
        <w:t>Coleman</w:t>
      </w:r>
      <w:r w:rsidR="00A317B7">
        <w:rPr>
          <w:rFonts w:eastAsiaTheme="minorEastAsia"/>
        </w:rPr>
        <w:t>’s</w:t>
      </w:r>
      <w:r w:rsidR="001E6E38" w:rsidRPr="00C97862">
        <w:rPr>
          <w:rFonts w:eastAsiaTheme="minorEastAsia"/>
        </w:rPr>
        <w:t xml:space="preserve"> (2019) </w:t>
      </w:r>
      <w:r w:rsidR="00A317B7">
        <w:rPr>
          <w:rFonts w:eastAsiaTheme="minorEastAsia"/>
        </w:rPr>
        <w:t>model showed</w:t>
      </w:r>
      <w:r w:rsidR="003D02F4">
        <w:rPr>
          <w:rFonts w:eastAsiaTheme="minorEastAsia"/>
        </w:rPr>
        <w:t xml:space="preserve"> (given stratified conditions) that </w:t>
      </w:r>
      <w:r w:rsidR="00A317B7">
        <w:rPr>
          <w:rFonts w:eastAsiaTheme="minorEastAsia"/>
        </w:rPr>
        <w:t xml:space="preserve">the </w:t>
      </w:r>
      <w:r w:rsidR="00916B91" w:rsidRPr="00C97862">
        <w:rPr>
          <w:rFonts w:eastAsiaTheme="minorEastAsia"/>
        </w:rPr>
        <w:t xml:space="preserve">north-westerly </w:t>
      </w:r>
      <w:r w:rsidR="00C83F85" w:rsidRPr="00C97862">
        <w:rPr>
          <w:rFonts w:eastAsiaTheme="minorEastAsia"/>
        </w:rPr>
        <w:t>winds</w:t>
      </w:r>
      <w:r w:rsidR="00C83F85">
        <w:rPr>
          <w:rFonts w:eastAsiaTheme="minorEastAsia"/>
        </w:rPr>
        <w:t>, usually</w:t>
      </w:r>
      <w:r w:rsidR="00A317B7">
        <w:rPr>
          <w:rFonts w:eastAsiaTheme="minorEastAsia"/>
        </w:rPr>
        <w:t xml:space="preserve"> associated with warmer months</w:t>
      </w:r>
      <w:r w:rsidR="00C83F85">
        <w:rPr>
          <w:rFonts w:eastAsiaTheme="minorEastAsia"/>
        </w:rPr>
        <w:t>, cause cold offshore water to be advected into the centre of the bay.</w:t>
      </w:r>
      <w:r w:rsidR="00C97862" w:rsidRPr="00C97862">
        <w:rPr>
          <w:rFonts w:eastAsiaTheme="minorEastAsia"/>
        </w:rPr>
        <w:t xml:space="preserve"> </w:t>
      </w:r>
    </w:p>
    <w:p w14:paraId="26B6A9BA" w14:textId="2335ECAE" w:rsidR="00E528A7" w:rsidRPr="00C97862" w:rsidRDefault="00E528A7" w:rsidP="002655CD">
      <w:pPr>
        <w:pStyle w:val="Heading1"/>
      </w:pPr>
      <w:r w:rsidRPr="00C97862">
        <w:t xml:space="preserve">Historical </w:t>
      </w:r>
      <w:r w:rsidR="002655CD" w:rsidRPr="00C97862">
        <w:t xml:space="preserve">Measurements and Observational </w:t>
      </w:r>
      <w:r w:rsidRPr="00C97862">
        <w:t>Studies</w:t>
      </w:r>
    </w:p>
    <w:p w14:paraId="56A26C76" w14:textId="0A19CDF2" w:rsidR="00E528A7" w:rsidRPr="00C97862" w:rsidRDefault="00E528A7" w:rsidP="002655CD">
      <w:pPr>
        <w:pStyle w:val="Heading1"/>
      </w:pPr>
      <w:r w:rsidRPr="00C97862">
        <w:t xml:space="preserve">Hydrodynamic Modelling of False Bay </w:t>
      </w:r>
    </w:p>
    <w:p w14:paraId="30D0DF7B" w14:textId="7AFB6718" w:rsidR="00E528A7" w:rsidRDefault="00C34403" w:rsidP="00665876">
      <w:pPr>
        <w:pStyle w:val="Heading1"/>
        <w:rPr>
          <w:lang w:val="en-US"/>
        </w:rPr>
      </w:pPr>
      <w:r>
        <w:rPr>
          <w:lang w:val="en-US"/>
        </w:rPr>
        <w:t xml:space="preserve">Bibliography </w:t>
      </w:r>
    </w:p>
    <w:p w14:paraId="0D053D5E" w14:textId="77777777" w:rsidR="007E3AAA" w:rsidRPr="007E3AAA" w:rsidRDefault="00C34403" w:rsidP="007E3AAA">
      <w:pPr>
        <w:pStyle w:val="Bibliography"/>
      </w:pPr>
      <w:r>
        <w:rPr>
          <w:lang w:val="en-US"/>
        </w:rPr>
        <w:fldChar w:fldCharType="begin"/>
      </w:r>
      <w:r>
        <w:rPr>
          <w:lang w:val="en-US"/>
        </w:rPr>
        <w:instrText xml:space="preserve"> ADDIN ZOTERO_BIBL {"uncited":[],"omitted":[],"custom":[]} CSL_BIBLIOGRAPHY </w:instrText>
      </w:r>
      <w:r>
        <w:rPr>
          <w:lang w:val="en-US"/>
        </w:rPr>
        <w:fldChar w:fldCharType="separate"/>
      </w:r>
      <w:r w:rsidR="007E3AAA" w:rsidRPr="007E3AAA">
        <w:t>Atkins, G.R., 1970a. Thermal Structure and Salinity of False Bay. Trans. R. Soc. South Afr. 39, 117–128. https://doi.org/10.1080/00359197009519107</w:t>
      </w:r>
    </w:p>
    <w:p w14:paraId="1D0FEBBC" w14:textId="77777777" w:rsidR="007E3AAA" w:rsidRPr="007E3AAA" w:rsidRDefault="007E3AAA" w:rsidP="007E3AAA">
      <w:pPr>
        <w:pStyle w:val="Bibliography"/>
      </w:pPr>
      <w:r w:rsidRPr="007E3AAA">
        <w:t>Atkins, G.R., 1970b. Winds and Current Patterns in False Bay. Trans. R. Soc. South Afr. 39, 139–148. https://doi.org/10.1080/00359197009519109</w:t>
      </w:r>
    </w:p>
    <w:p w14:paraId="06D341B3" w14:textId="77777777" w:rsidR="007E3AAA" w:rsidRPr="007E3AAA" w:rsidRDefault="007E3AAA" w:rsidP="007E3AAA">
      <w:pPr>
        <w:pStyle w:val="Bibliography"/>
      </w:pPr>
      <w:proofErr w:type="spellStart"/>
      <w:r w:rsidRPr="007E3AAA">
        <w:lastRenderedPageBreak/>
        <w:t>Bonnardot</w:t>
      </w:r>
      <w:proofErr w:type="spellEnd"/>
      <w:r w:rsidRPr="007E3AAA">
        <w:t xml:space="preserve">, V., Planchon, O., </w:t>
      </w:r>
      <w:proofErr w:type="spellStart"/>
      <w:r w:rsidRPr="007E3AAA">
        <w:t>Cautenet</w:t>
      </w:r>
      <w:proofErr w:type="spellEnd"/>
      <w:r w:rsidRPr="007E3AAA">
        <w:t xml:space="preserve">, S., 2005. Sea breeze development under an offshore synoptic wind in the South-Western Cape and implications for the Stellenbosch wine-producing area. Theor. Appl. </w:t>
      </w:r>
      <w:proofErr w:type="spellStart"/>
      <w:r w:rsidRPr="007E3AAA">
        <w:t>Climatol</w:t>
      </w:r>
      <w:proofErr w:type="spellEnd"/>
      <w:r w:rsidRPr="007E3AAA">
        <w:t>. 81, 203–218. https://doi.org/10.1007/s00704-004-0087-y</w:t>
      </w:r>
    </w:p>
    <w:p w14:paraId="718C1E8E" w14:textId="77777777" w:rsidR="007E3AAA" w:rsidRPr="007E3AAA" w:rsidRDefault="007E3AAA" w:rsidP="007E3AAA">
      <w:pPr>
        <w:pStyle w:val="Bibliography"/>
      </w:pPr>
      <w:r w:rsidRPr="007E3AAA">
        <w:t xml:space="preserve">Brown, A., Milton, S., Cullen, M., Golding, B., Mitchell, J., Shelly, A., 2012. Unified </w:t>
      </w:r>
      <w:proofErr w:type="spellStart"/>
      <w:r w:rsidRPr="007E3AAA">
        <w:t>Modeling</w:t>
      </w:r>
      <w:proofErr w:type="spellEnd"/>
      <w:r w:rsidRPr="007E3AAA">
        <w:t xml:space="preserve"> and Prediction of Weather and Climate: A 25-Year Journey. https://doi.org/10.1175/BAMS-D-12-00018.1</w:t>
      </w:r>
    </w:p>
    <w:p w14:paraId="277D2613" w14:textId="77777777" w:rsidR="007E3AAA" w:rsidRPr="007E3AAA" w:rsidRDefault="007E3AAA" w:rsidP="007E3AAA">
      <w:pPr>
        <w:pStyle w:val="Bibliography"/>
      </w:pPr>
      <w:r w:rsidRPr="007E3AAA">
        <w:t>Coleman, F., 2019. The Development and Validation of a Hydrodynamic Model of False Bay (Master of Engineering). Stellenbosch University, South Africa.</w:t>
      </w:r>
    </w:p>
    <w:p w14:paraId="072A5D61" w14:textId="77777777" w:rsidR="007E3AAA" w:rsidRPr="007E3AAA" w:rsidRDefault="007E3AAA" w:rsidP="007E3AAA">
      <w:pPr>
        <w:pStyle w:val="Bibliography"/>
      </w:pPr>
      <w:r w:rsidRPr="007E3AAA">
        <w:t>Cullen, M.J.P., 1993. The unified forecast/climate model. Meteorological Office, Bracknell.</w:t>
      </w:r>
    </w:p>
    <w:p w14:paraId="7F4D07BC" w14:textId="77777777" w:rsidR="007E3AAA" w:rsidRPr="007E3AAA" w:rsidRDefault="007E3AAA" w:rsidP="007E3AAA">
      <w:pPr>
        <w:pStyle w:val="Bibliography"/>
      </w:pPr>
      <w:r w:rsidRPr="007E3AAA">
        <w:t xml:space="preserve">Daniels, T., Fearon, G., Vilaplana, A., Hewitson, B., Rautenbach, C., 2022. On the importance of wind generated waves in </w:t>
      </w:r>
      <w:proofErr w:type="spellStart"/>
      <w:r w:rsidRPr="007E3AAA">
        <w:t>embayments</w:t>
      </w:r>
      <w:proofErr w:type="spellEnd"/>
      <w:r w:rsidRPr="007E3AAA">
        <w:t xml:space="preserve"> with complex orographic features – A South African case study. Appl. Ocean Res. 128, 103355. https://doi.org/10.1016/j.apor.2022.103355</w:t>
      </w:r>
    </w:p>
    <w:p w14:paraId="492EABA9" w14:textId="77777777" w:rsidR="007E3AAA" w:rsidRPr="007E3AAA" w:rsidRDefault="007E3AAA" w:rsidP="007E3AAA">
      <w:pPr>
        <w:pStyle w:val="Bibliography"/>
      </w:pPr>
      <w:r w:rsidRPr="007E3AAA">
        <w:t>de Vos, M., 2022. Modelling waves and near-shore circulation around the Cape Peninsula: towards enhanced predictions for South African coastal activities (Doctor of Philosophy). University of Cape Town, South Africa.</w:t>
      </w:r>
    </w:p>
    <w:p w14:paraId="1E7C4FAF" w14:textId="77777777" w:rsidR="007E3AAA" w:rsidRPr="007E3AAA" w:rsidRDefault="007E3AAA" w:rsidP="007E3AAA">
      <w:pPr>
        <w:pStyle w:val="Bibliography"/>
      </w:pPr>
      <w:r w:rsidRPr="007E3AAA">
        <w:t>Dufois, F., Rouault, M., 2012. Sea surface temperature in False Bay (South Africa): Towards a better understanding of its seasonal and inter-annual variability. Cont. Shelf Res. 43, 24–35. https://doi.org/10.1016/j.csr.2012.04.009</w:t>
      </w:r>
    </w:p>
    <w:p w14:paraId="2209A586" w14:textId="77777777" w:rsidR="007E3AAA" w:rsidRPr="007E3AAA" w:rsidRDefault="007E3AAA" w:rsidP="007E3AAA">
      <w:pPr>
        <w:pStyle w:val="Bibliography"/>
      </w:pPr>
      <w:r w:rsidRPr="007E3AAA">
        <w:t xml:space="preserve">Flemming, B.W., 2024. Sedimentology of False Bay (Western Cape, South Africa): geological background information for the integrated environmental management of a physically confined coastal compartment. J. Coast. </w:t>
      </w:r>
      <w:proofErr w:type="spellStart"/>
      <w:r w:rsidRPr="007E3AAA">
        <w:t>Conserv</w:t>
      </w:r>
      <w:proofErr w:type="spellEnd"/>
      <w:r w:rsidRPr="007E3AAA">
        <w:t>. 28, 1–23. https://doi.org/10.1007/s11852-024-01080-z</w:t>
      </w:r>
    </w:p>
    <w:p w14:paraId="671FBAF4" w14:textId="77777777" w:rsidR="007E3AAA" w:rsidRPr="007E3AAA" w:rsidRDefault="007E3AAA" w:rsidP="007E3AAA">
      <w:pPr>
        <w:pStyle w:val="Bibliography"/>
      </w:pPr>
      <w:r w:rsidRPr="007E3AAA">
        <w:t xml:space="preserve">Gill, A.E., 1977. Coastally trapped waves in the atmosphere. Q. J. R. </w:t>
      </w:r>
      <w:proofErr w:type="spellStart"/>
      <w:r w:rsidRPr="007E3AAA">
        <w:t>Meteorol</w:t>
      </w:r>
      <w:proofErr w:type="spellEnd"/>
      <w:r w:rsidRPr="007E3AAA">
        <w:t>. Soc. 103, 431–440.</w:t>
      </w:r>
    </w:p>
    <w:p w14:paraId="47540219" w14:textId="77777777" w:rsidR="007E3AAA" w:rsidRPr="007E3AAA" w:rsidRDefault="007E3AAA" w:rsidP="007E3AAA">
      <w:pPr>
        <w:pStyle w:val="Bibliography"/>
      </w:pPr>
      <w:r w:rsidRPr="007E3AAA">
        <w:t>Gründlingh, M.L., Hunter, I.T., Potgieter, E., 1989. Bottom currents at the entrance to False Bay, South Africa. Cont. Shelf Res. 9, 1029–1048. https://doi.org/10.1016/0278-4343(89)90056-3</w:t>
      </w:r>
    </w:p>
    <w:p w14:paraId="7CE162A7" w14:textId="77777777" w:rsidR="007E3AAA" w:rsidRPr="007E3AAA" w:rsidRDefault="007E3AAA" w:rsidP="007E3AAA">
      <w:pPr>
        <w:pStyle w:val="Bibliography"/>
      </w:pPr>
      <w:r w:rsidRPr="007E3AAA">
        <w:t xml:space="preserve">Gründlingh, M.L., Largier, J.L., 1988. Physical oceanography in False Bay: A review. </w:t>
      </w:r>
      <w:proofErr w:type="spellStart"/>
      <w:r w:rsidRPr="007E3AAA">
        <w:t>Suid</w:t>
      </w:r>
      <w:proofErr w:type="spellEnd"/>
      <w:r w:rsidRPr="007E3AAA">
        <w:t xml:space="preserve">-Afr. </w:t>
      </w:r>
      <w:proofErr w:type="spellStart"/>
      <w:r w:rsidRPr="007E3AAA">
        <w:t>Tydskr</w:t>
      </w:r>
      <w:proofErr w:type="spellEnd"/>
      <w:r w:rsidRPr="007E3AAA">
        <w:t xml:space="preserve">. Vir </w:t>
      </w:r>
      <w:proofErr w:type="spellStart"/>
      <w:r w:rsidRPr="007E3AAA">
        <w:t>Natuurwetenskap</w:t>
      </w:r>
      <w:proofErr w:type="spellEnd"/>
      <w:r w:rsidRPr="007E3AAA">
        <w:t xml:space="preserve"> En </w:t>
      </w:r>
      <w:proofErr w:type="spellStart"/>
      <w:r w:rsidRPr="007E3AAA">
        <w:t>Tegnol</w:t>
      </w:r>
      <w:proofErr w:type="spellEnd"/>
      <w:r w:rsidRPr="007E3AAA">
        <w:t>. 7, 133–143. https://doi.org/10.4102/satnt.v7i3.914</w:t>
      </w:r>
    </w:p>
    <w:p w14:paraId="6D929E3F" w14:textId="77777777" w:rsidR="007E3AAA" w:rsidRPr="007E3AAA" w:rsidRDefault="007E3AAA" w:rsidP="007E3AAA">
      <w:pPr>
        <w:pStyle w:val="Bibliography"/>
      </w:pPr>
      <w:r w:rsidRPr="007E3AAA">
        <w:t>Jury, M.R., 1991. The weather of False Bay. Trans. R. Soc. South Afr. 47, 401–418.</w:t>
      </w:r>
    </w:p>
    <w:p w14:paraId="2CCDC136" w14:textId="77777777" w:rsidR="007E3AAA" w:rsidRPr="007E3AAA" w:rsidRDefault="007E3AAA" w:rsidP="007E3AAA">
      <w:pPr>
        <w:pStyle w:val="Bibliography"/>
      </w:pPr>
      <w:r w:rsidRPr="007E3AAA">
        <w:t xml:space="preserve">Jury, M.R., 1984. Wind shear and differential </w:t>
      </w:r>
      <w:proofErr w:type="spellStart"/>
      <w:r w:rsidRPr="007E3AAA">
        <w:t>upwellingalong</w:t>
      </w:r>
      <w:proofErr w:type="spellEnd"/>
      <w:r w:rsidRPr="007E3AAA">
        <w:t xml:space="preserve"> the SW tip of Africa. (Ph.D. thesis). University of Cape Town, South Africa.</w:t>
      </w:r>
    </w:p>
    <w:p w14:paraId="6C7A04DD" w14:textId="77777777" w:rsidR="007E3AAA" w:rsidRPr="007E3AAA" w:rsidRDefault="007E3AAA" w:rsidP="007E3AAA">
      <w:pPr>
        <w:pStyle w:val="Bibliography"/>
      </w:pPr>
      <w:r w:rsidRPr="007E3AAA">
        <w:lastRenderedPageBreak/>
        <w:t>Jury, M.R., Kamstra, F., Taunton-Clark, J., 1985. Diurnal wind cycles and upwelling off the northern portion of the Cape Peninsula in summer. South Afr. J. Mar. Sci. 3, 1–10. https://doi.org/10.2989/025776185784461216</w:t>
      </w:r>
    </w:p>
    <w:p w14:paraId="201980BB" w14:textId="77777777" w:rsidR="007E3AAA" w:rsidRPr="007E3AAA" w:rsidRDefault="007E3AAA" w:rsidP="007E3AAA">
      <w:pPr>
        <w:pStyle w:val="Bibliography"/>
      </w:pPr>
      <w:proofErr w:type="spellStart"/>
      <w:r w:rsidRPr="007E3AAA">
        <w:t>Largier</w:t>
      </w:r>
      <w:proofErr w:type="spellEnd"/>
      <w:r w:rsidRPr="007E3AAA">
        <w:t>, J.L., Chapman, P., Peterson, W.T., Swart, V.P., 1992. The western Agulhas Bank: circulation, stratification and ecology. South Afr. J. Mar. Sci. 12, 319–339. https://doi.org/10.2989/02577619209504709</w:t>
      </w:r>
    </w:p>
    <w:p w14:paraId="0D6C55E3" w14:textId="77777777" w:rsidR="007E3AAA" w:rsidRPr="007E3AAA" w:rsidRDefault="007E3AAA" w:rsidP="007E3AAA">
      <w:pPr>
        <w:pStyle w:val="Bibliography"/>
      </w:pPr>
      <w:r w:rsidRPr="007E3AAA">
        <w:t>Le Roux, J.J., 1975. Climate of South Africa, Part 1: Surface winds. (Report WB No. 38). South African Weather Bureau, Dept. Transport, Report WB 38, 79 pp., South Africa.</w:t>
      </w:r>
    </w:p>
    <w:p w14:paraId="102791AD" w14:textId="77777777" w:rsidR="007E3AAA" w:rsidRPr="007E3AAA" w:rsidRDefault="007E3AAA" w:rsidP="007E3AAA">
      <w:pPr>
        <w:pStyle w:val="Bibliography"/>
      </w:pPr>
      <w:proofErr w:type="spellStart"/>
      <w:r w:rsidRPr="007E3AAA">
        <w:t>MacHutchon</w:t>
      </w:r>
      <w:proofErr w:type="spellEnd"/>
      <w:r w:rsidRPr="007E3AAA">
        <w:t>, K.R., 2006. The Characterisation of South African Sea Storms (Ph.D. thesis). Stellenbosch University, Stellenbosch: South Africa.</w:t>
      </w:r>
    </w:p>
    <w:p w14:paraId="590C53C4" w14:textId="77777777" w:rsidR="007E3AAA" w:rsidRPr="007E3AAA" w:rsidRDefault="007E3AAA" w:rsidP="007E3AAA">
      <w:pPr>
        <w:pStyle w:val="Bibliography"/>
      </w:pPr>
      <w:r w:rsidRPr="007E3AAA">
        <w:t>Mallory, J.K., 1970. The Bathymetry and Microrelief of False Bay. Trans. R. Soc. South Afr. 39, 109–112. https://doi.org/10.1080/00359197009519105</w:t>
      </w:r>
    </w:p>
    <w:p w14:paraId="48F66FB4" w14:textId="77777777" w:rsidR="007E3AAA" w:rsidRPr="007E3AAA" w:rsidRDefault="007E3AAA" w:rsidP="007E3AAA">
      <w:pPr>
        <w:pStyle w:val="Bibliography"/>
      </w:pPr>
      <w:r w:rsidRPr="007E3AAA">
        <w:t>Salonen, N.M., 2019. Towards Rogue Wave Characterization in False Bay, South Africa.</w:t>
      </w:r>
    </w:p>
    <w:p w14:paraId="31281CA4" w14:textId="77777777" w:rsidR="007E3AAA" w:rsidRPr="007E3AAA" w:rsidRDefault="007E3AAA" w:rsidP="007E3AAA">
      <w:pPr>
        <w:pStyle w:val="Bibliography"/>
      </w:pPr>
      <w:r w:rsidRPr="007E3AAA">
        <w:t>Wainman, C.K., Polito, A., Nelson, G., 1987. Winds and subsurface currents in the False Bay region, South Africa. South Afr. J. Mar. Sci. 5, 337–346. https://doi.org/10.2989/025776187784522423</w:t>
      </w:r>
    </w:p>
    <w:p w14:paraId="6AC04045" w14:textId="4A4CF8DF" w:rsidR="00C34403" w:rsidRPr="00C90D32" w:rsidRDefault="00C34403" w:rsidP="008911F9">
      <w:pPr>
        <w:rPr>
          <w:lang w:val="en-US"/>
        </w:rPr>
      </w:pPr>
      <w:r>
        <w:rPr>
          <w:lang w:val="en-US"/>
        </w:rPr>
        <w:fldChar w:fldCharType="end"/>
      </w:r>
    </w:p>
    <w:sectPr w:rsidR="00C34403" w:rsidRPr="00C90D3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D972AFD"/>
    <w:multiLevelType w:val="hybridMultilevel"/>
    <w:tmpl w:val="1FE61B3E"/>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 w15:restartNumberingAfterBreak="0">
    <w:nsid w:val="367B40AC"/>
    <w:multiLevelType w:val="hybridMultilevel"/>
    <w:tmpl w:val="158AB10A"/>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16cid:durableId="1717004655">
    <w:abstractNumId w:val="0"/>
  </w:num>
  <w:num w:numId="2" w16cid:durableId="136127416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71C0"/>
    <w:rsid w:val="00000328"/>
    <w:rsid w:val="00004886"/>
    <w:rsid w:val="00010D98"/>
    <w:rsid w:val="00022B4E"/>
    <w:rsid w:val="0003083A"/>
    <w:rsid w:val="00045476"/>
    <w:rsid w:val="000614B5"/>
    <w:rsid w:val="00061CE7"/>
    <w:rsid w:val="00064D3C"/>
    <w:rsid w:val="00082C5B"/>
    <w:rsid w:val="000921EE"/>
    <w:rsid w:val="00093C5C"/>
    <w:rsid w:val="00095E10"/>
    <w:rsid w:val="000A0B04"/>
    <w:rsid w:val="000A3178"/>
    <w:rsid w:val="000A371F"/>
    <w:rsid w:val="000A3E81"/>
    <w:rsid w:val="000A4FA4"/>
    <w:rsid w:val="000B1A2C"/>
    <w:rsid w:val="000B5D3E"/>
    <w:rsid w:val="000B62A0"/>
    <w:rsid w:val="000C4559"/>
    <w:rsid w:val="000C7E05"/>
    <w:rsid w:val="000E0E6E"/>
    <w:rsid w:val="001009EF"/>
    <w:rsid w:val="00111047"/>
    <w:rsid w:val="001155C9"/>
    <w:rsid w:val="001341B8"/>
    <w:rsid w:val="00136CDD"/>
    <w:rsid w:val="00136ED2"/>
    <w:rsid w:val="001434F1"/>
    <w:rsid w:val="0014767D"/>
    <w:rsid w:val="00150290"/>
    <w:rsid w:val="00160B18"/>
    <w:rsid w:val="001700CC"/>
    <w:rsid w:val="001700F0"/>
    <w:rsid w:val="00170481"/>
    <w:rsid w:val="00170B7E"/>
    <w:rsid w:val="001729E3"/>
    <w:rsid w:val="0018560A"/>
    <w:rsid w:val="0019423F"/>
    <w:rsid w:val="00196A44"/>
    <w:rsid w:val="001A68A0"/>
    <w:rsid w:val="001B2AF8"/>
    <w:rsid w:val="001B49E1"/>
    <w:rsid w:val="001C5FF0"/>
    <w:rsid w:val="001D1B37"/>
    <w:rsid w:val="001D6D72"/>
    <w:rsid w:val="001E3465"/>
    <w:rsid w:val="001E456B"/>
    <w:rsid w:val="001E6E38"/>
    <w:rsid w:val="001F5F67"/>
    <w:rsid w:val="001F67FC"/>
    <w:rsid w:val="001F6D9F"/>
    <w:rsid w:val="00206F33"/>
    <w:rsid w:val="00220584"/>
    <w:rsid w:val="00230F43"/>
    <w:rsid w:val="00233BD8"/>
    <w:rsid w:val="00240896"/>
    <w:rsid w:val="002472D0"/>
    <w:rsid w:val="00251357"/>
    <w:rsid w:val="00252CAA"/>
    <w:rsid w:val="0025369A"/>
    <w:rsid w:val="00255205"/>
    <w:rsid w:val="002655CD"/>
    <w:rsid w:val="002903AF"/>
    <w:rsid w:val="002A0FEB"/>
    <w:rsid w:val="002B0B78"/>
    <w:rsid w:val="002B1D4D"/>
    <w:rsid w:val="002C0F97"/>
    <w:rsid w:val="002C287E"/>
    <w:rsid w:val="002C28CD"/>
    <w:rsid w:val="002D1CE3"/>
    <w:rsid w:val="002D2BC6"/>
    <w:rsid w:val="002D3FE6"/>
    <w:rsid w:val="002E0B12"/>
    <w:rsid w:val="002F2C95"/>
    <w:rsid w:val="00305CFC"/>
    <w:rsid w:val="00312375"/>
    <w:rsid w:val="003125DC"/>
    <w:rsid w:val="003125F8"/>
    <w:rsid w:val="00320105"/>
    <w:rsid w:val="00323786"/>
    <w:rsid w:val="003277E7"/>
    <w:rsid w:val="003369A9"/>
    <w:rsid w:val="00340A79"/>
    <w:rsid w:val="00344485"/>
    <w:rsid w:val="00345060"/>
    <w:rsid w:val="00361CC6"/>
    <w:rsid w:val="0036282A"/>
    <w:rsid w:val="003702FB"/>
    <w:rsid w:val="00372C21"/>
    <w:rsid w:val="003777F5"/>
    <w:rsid w:val="003826AD"/>
    <w:rsid w:val="00387DD8"/>
    <w:rsid w:val="003930D4"/>
    <w:rsid w:val="003A77EC"/>
    <w:rsid w:val="003B1AA6"/>
    <w:rsid w:val="003B4957"/>
    <w:rsid w:val="003C0943"/>
    <w:rsid w:val="003D02F4"/>
    <w:rsid w:val="003D1714"/>
    <w:rsid w:val="003D1D06"/>
    <w:rsid w:val="003D2E0B"/>
    <w:rsid w:val="003D5EC2"/>
    <w:rsid w:val="003E63AA"/>
    <w:rsid w:val="003F3A84"/>
    <w:rsid w:val="003F6BF9"/>
    <w:rsid w:val="00413394"/>
    <w:rsid w:val="00421494"/>
    <w:rsid w:val="00423A68"/>
    <w:rsid w:val="00427C94"/>
    <w:rsid w:val="004434E3"/>
    <w:rsid w:val="00455E62"/>
    <w:rsid w:val="00461CCE"/>
    <w:rsid w:val="00470F30"/>
    <w:rsid w:val="0048128B"/>
    <w:rsid w:val="00482999"/>
    <w:rsid w:val="0048665B"/>
    <w:rsid w:val="004908FF"/>
    <w:rsid w:val="004B20C9"/>
    <w:rsid w:val="004C51FD"/>
    <w:rsid w:val="004D0F8D"/>
    <w:rsid w:val="004D3BBE"/>
    <w:rsid w:val="004D5CBC"/>
    <w:rsid w:val="004D78F7"/>
    <w:rsid w:val="004E3863"/>
    <w:rsid w:val="004E4AF2"/>
    <w:rsid w:val="004F246E"/>
    <w:rsid w:val="004F35DE"/>
    <w:rsid w:val="004F4693"/>
    <w:rsid w:val="00512F2C"/>
    <w:rsid w:val="00520024"/>
    <w:rsid w:val="00523C16"/>
    <w:rsid w:val="00540623"/>
    <w:rsid w:val="0054758F"/>
    <w:rsid w:val="00551C80"/>
    <w:rsid w:val="00551F48"/>
    <w:rsid w:val="00555030"/>
    <w:rsid w:val="00580261"/>
    <w:rsid w:val="005810F3"/>
    <w:rsid w:val="005A6509"/>
    <w:rsid w:val="005A7DD9"/>
    <w:rsid w:val="005C1683"/>
    <w:rsid w:val="005C5DE1"/>
    <w:rsid w:val="005D014B"/>
    <w:rsid w:val="005D1C52"/>
    <w:rsid w:val="005D1E59"/>
    <w:rsid w:val="005D2914"/>
    <w:rsid w:val="005D62B5"/>
    <w:rsid w:val="005E63FC"/>
    <w:rsid w:val="006043BF"/>
    <w:rsid w:val="00606495"/>
    <w:rsid w:val="00606D56"/>
    <w:rsid w:val="0060759F"/>
    <w:rsid w:val="00612418"/>
    <w:rsid w:val="00612A8A"/>
    <w:rsid w:val="0062030A"/>
    <w:rsid w:val="00622295"/>
    <w:rsid w:val="006222DE"/>
    <w:rsid w:val="006274ED"/>
    <w:rsid w:val="006315EF"/>
    <w:rsid w:val="00632776"/>
    <w:rsid w:val="006507A0"/>
    <w:rsid w:val="006519E8"/>
    <w:rsid w:val="00652456"/>
    <w:rsid w:val="00652569"/>
    <w:rsid w:val="0065287D"/>
    <w:rsid w:val="00665631"/>
    <w:rsid w:val="00665876"/>
    <w:rsid w:val="00666944"/>
    <w:rsid w:val="0067015C"/>
    <w:rsid w:val="006A0BA8"/>
    <w:rsid w:val="006A3509"/>
    <w:rsid w:val="006A676B"/>
    <w:rsid w:val="006B28DC"/>
    <w:rsid w:val="006B7870"/>
    <w:rsid w:val="006E7593"/>
    <w:rsid w:val="006E7DE3"/>
    <w:rsid w:val="006E7E55"/>
    <w:rsid w:val="006F1F21"/>
    <w:rsid w:val="00705C72"/>
    <w:rsid w:val="00712C22"/>
    <w:rsid w:val="007159BA"/>
    <w:rsid w:val="0071600F"/>
    <w:rsid w:val="0072499C"/>
    <w:rsid w:val="007262E0"/>
    <w:rsid w:val="0073544D"/>
    <w:rsid w:val="00740D51"/>
    <w:rsid w:val="00741D4D"/>
    <w:rsid w:val="007440A4"/>
    <w:rsid w:val="00747B4F"/>
    <w:rsid w:val="00747BC4"/>
    <w:rsid w:val="0075190F"/>
    <w:rsid w:val="0075658D"/>
    <w:rsid w:val="007749DE"/>
    <w:rsid w:val="0078123A"/>
    <w:rsid w:val="007844CC"/>
    <w:rsid w:val="007946DE"/>
    <w:rsid w:val="00794FDE"/>
    <w:rsid w:val="007A01A9"/>
    <w:rsid w:val="007A7215"/>
    <w:rsid w:val="007B3F88"/>
    <w:rsid w:val="007B64AF"/>
    <w:rsid w:val="007B6743"/>
    <w:rsid w:val="007B7114"/>
    <w:rsid w:val="007B71C0"/>
    <w:rsid w:val="007C55E0"/>
    <w:rsid w:val="007D2454"/>
    <w:rsid w:val="007E21DD"/>
    <w:rsid w:val="007E2B46"/>
    <w:rsid w:val="007E3AAA"/>
    <w:rsid w:val="007E42F9"/>
    <w:rsid w:val="007E7057"/>
    <w:rsid w:val="007E70A3"/>
    <w:rsid w:val="00804438"/>
    <w:rsid w:val="00805A90"/>
    <w:rsid w:val="00814D1D"/>
    <w:rsid w:val="00816D76"/>
    <w:rsid w:val="00817774"/>
    <w:rsid w:val="00817EC8"/>
    <w:rsid w:val="008204AF"/>
    <w:rsid w:val="008229CF"/>
    <w:rsid w:val="00831F09"/>
    <w:rsid w:val="00832CC3"/>
    <w:rsid w:val="00836D1C"/>
    <w:rsid w:val="00857DC9"/>
    <w:rsid w:val="008610B0"/>
    <w:rsid w:val="00863F92"/>
    <w:rsid w:val="008750C1"/>
    <w:rsid w:val="00877BC1"/>
    <w:rsid w:val="00881EF4"/>
    <w:rsid w:val="00883485"/>
    <w:rsid w:val="00883686"/>
    <w:rsid w:val="00885ED5"/>
    <w:rsid w:val="008911F9"/>
    <w:rsid w:val="008918C2"/>
    <w:rsid w:val="008A20A3"/>
    <w:rsid w:val="008A3E3E"/>
    <w:rsid w:val="008A75BB"/>
    <w:rsid w:val="008A7B69"/>
    <w:rsid w:val="008C3A34"/>
    <w:rsid w:val="008D2C81"/>
    <w:rsid w:val="008D49CB"/>
    <w:rsid w:val="008D6520"/>
    <w:rsid w:val="008E040F"/>
    <w:rsid w:val="008E5485"/>
    <w:rsid w:val="008F03E8"/>
    <w:rsid w:val="008F1C0B"/>
    <w:rsid w:val="008F1FCB"/>
    <w:rsid w:val="008F48F6"/>
    <w:rsid w:val="00901061"/>
    <w:rsid w:val="00916B91"/>
    <w:rsid w:val="00922D4A"/>
    <w:rsid w:val="009255D0"/>
    <w:rsid w:val="00931067"/>
    <w:rsid w:val="009328FC"/>
    <w:rsid w:val="00950908"/>
    <w:rsid w:val="0095201F"/>
    <w:rsid w:val="00961AA4"/>
    <w:rsid w:val="00961E2C"/>
    <w:rsid w:val="0096319F"/>
    <w:rsid w:val="00971A6C"/>
    <w:rsid w:val="0098076F"/>
    <w:rsid w:val="00981409"/>
    <w:rsid w:val="009A5196"/>
    <w:rsid w:val="009B22C3"/>
    <w:rsid w:val="009B5903"/>
    <w:rsid w:val="009C0E82"/>
    <w:rsid w:val="009C19B7"/>
    <w:rsid w:val="009C7229"/>
    <w:rsid w:val="009D4B2C"/>
    <w:rsid w:val="009D61D0"/>
    <w:rsid w:val="009F1CE2"/>
    <w:rsid w:val="009F1DE0"/>
    <w:rsid w:val="009F2BEA"/>
    <w:rsid w:val="009F575A"/>
    <w:rsid w:val="009F63BE"/>
    <w:rsid w:val="00A017B0"/>
    <w:rsid w:val="00A032FE"/>
    <w:rsid w:val="00A22733"/>
    <w:rsid w:val="00A22843"/>
    <w:rsid w:val="00A30F21"/>
    <w:rsid w:val="00A317B7"/>
    <w:rsid w:val="00A500DC"/>
    <w:rsid w:val="00A528FD"/>
    <w:rsid w:val="00A63272"/>
    <w:rsid w:val="00A64704"/>
    <w:rsid w:val="00A64CC2"/>
    <w:rsid w:val="00A84BA2"/>
    <w:rsid w:val="00A87D94"/>
    <w:rsid w:val="00A90E21"/>
    <w:rsid w:val="00A91796"/>
    <w:rsid w:val="00AA4F1B"/>
    <w:rsid w:val="00AA74B5"/>
    <w:rsid w:val="00AB3BA8"/>
    <w:rsid w:val="00AB48F2"/>
    <w:rsid w:val="00AB5892"/>
    <w:rsid w:val="00AC39F5"/>
    <w:rsid w:val="00AD06A6"/>
    <w:rsid w:val="00AD09C7"/>
    <w:rsid w:val="00AD252D"/>
    <w:rsid w:val="00AE0454"/>
    <w:rsid w:val="00AE5FE2"/>
    <w:rsid w:val="00AE655B"/>
    <w:rsid w:val="00AE7A07"/>
    <w:rsid w:val="00AF0D6D"/>
    <w:rsid w:val="00AF25ED"/>
    <w:rsid w:val="00B11122"/>
    <w:rsid w:val="00B36F69"/>
    <w:rsid w:val="00B37492"/>
    <w:rsid w:val="00B471CF"/>
    <w:rsid w:val="00B50589"/>
    <w:rsid w:val="00B526D3"/>
    <w:rsid w:val="00B60F59"/>
    <w:rsid w:val="00B71CAD"/>
    <w:rsid w:val="00B74E35"/>
    <w:rsid w:val="00B75920"/>
    <w:rsid w:val="00B85B73"/>
    <w:rsid w:val="00B91829"/>
    <w:rsid w:val="00B93178"/>
    <w:rsid w:val="00B96BA3"/>
    <w:rsid w:val="00B96F36"/>
    <w:rsid w:val="00BA4989"/>
    <w:rsid w:val="00BA4ABD"/>
    <w:rsid w:val="00BB27F8"/>
    <w:rsid w:val="00BC3E51"/>
    <w:rsid w:val="00BD0AB0"/>
    <w:rsid w:val="00BD148E"/>
    <w:rsid w:val="00BD24F1"/>
    <w:rsid w:val="00BD2B9D"/>
    <w:rsid w:val="00BE1E8A"/>
    <w:rsid w:val="00BE2535"/>
    <w:rsid w:val="00BE49B8"/>
    <w:rsid w:val="00BE4B47"/>
    <w:rsid w:val="00BE6BFA"/>
    <w:rsid w:val="00BF1CB6"/>
    <w:rsid w:val="00BF3B11"/>
    <w:rsid w:val="00BF3DF7"/>
    <w:rsid w:val="00C00642"/>
    <w:rsid w:val="00C03C38"/>
    <w:rsid w:val="00C15105"/>
    <w:rsid w:val="00C167A3"/>
    <w:rsid w:val="00C2774C"/>
    <w:rsid w:val="00C34403"/>
    <w:rsid w:val="00C40E11"/>
    <w:rsid w:val="00C51EAF"/>
    <w:rsid w:val="00C62721"/>
    <w:rsid w:val="00C62BCE"/>
    <w:rsid w:val="00C65DD3"/>
    <w:rsid w:val="00C720C1"/>
    <w:rsid w:val="00C81A4F"/>
    <w:rsid w:val="00C83F85"/>
    <w:rsid w:val="00C85817"/>
    <w:rsid w:val="00C85B3D"/>
    <w:rsid w:val="00C90D32"/>
    <w:rsid w:val="00C9735C"/>
    <w:rsid w:val="00C97862"/>
    <w:rsid w:val="00CA553F"/>
    <w:rsid w:val="00CA5FD8"/>
    <w:rsid w:val="00CB5D07"/>
    <w:rsid w:val="00CC1B0E"/>
    <w:rsid w:val="00CD1C89"/>
    <w:rsid w:val="00CE2E85"/>
    <w:rsid w:val="00CE4352"/>
    <w:rsid w:val="00CE6471"/>
    <w:rsid w:val="00CE7BB4"/>
    <w:rsid w:val="00D05FFA"/>
    <w:rsid w:val="00D07804"/>
    <w:rsid w:val="00D07C30"/>
    <w:rsid w:val="00D31880"/>
    <w:rsid w:val="00D32A92"/>
    <w:rsid w:val="00D34E46"/>
    <w:rsid w:val="00D40B23"/>
    <w:rsid w:val="00D4320F"/>
    <w:rsid w:val="00D45E65"/>
    <w:rsid w:val="00D51D43"/>
    <w:rsid w:val="00D53256"/>
    <w:rsid w:val="00D5672F"/>
    <w:rsid w:val="00D56F32"/>
    <w:rsid w:val="00D673D5"/>
    <w:rsid w:val="00D67ACF"/>
    <w:rsid w:val="00D73A32"/>
    <w:rsid w:val="00D820CE"/>
    <w:rsid w:val="00D87219"/>
    <w:rsid w:val="00D907E6"/>
    <w:rsid w:val="00D9083E"/>
    <w:rsid w:val="00D92B85"/>
    <w:rsid w:val="00DA0840"/>
    <w:rsid w:val="00DA54A4"/>
    <w:rsid w:val="00DB4B25"/>
    <w:rsid w:val="00DD690B"/>
    <w:rsid w:val="00DE76F4"/>
    <w:rsid w:val="00DF0154"/>
    <w:rsid w:val="00E01210"/>
    <w:rsid w:val="00E13C51"/>
    <w:rsid w:val="00E16FBF"/>
    <w:rsid w:val="00E17B5A"/>
    <w:rsid w:val="00E22C6B"/>
    <w:rsid w:val="00E32D05"/>
    <w:rsid w:val="00E3310E"/>
    <w:rsid w:val="00E33B73"/>
    <w:rsid w:val="00E47944"/>
    <w:rsid w:val="00E50A38"/>
    <w:rsid w:val="00E526A5"/>
    <w:rsid w:val="00E528A7"/>
    <w:rsid w:val="00E57217"/>
    <w:rsid w:val="00E6225A"/>
    <w:rsid w:val="00E6319B"/>
    <w:rsid w:val="00E70F59"/>
    <w:rsid w:val="00E81968"/>
    <w:rsid w:val="00E90DF3"/>
    <w:rsid w:val="00EA326A"/>
    <w:rsid w:val="00EA538E"/>
    <w:rsid w:val="00EB7D50"/>
    <w:rsid w:val="00EC553C"/>
    <w:rsid w:val="00EC68E6"/>
    <w:rsid w:val="00ED1432"/>
    <w:rsid w:val="00EE0B0A"/>
    <w:rsid w:val="00EF0FCB"/>
    <w:rsid w:val="00EF12CE"/>
    <w:rsid w:val="00F01446"/>
    <w:rsid w:val="00F11557"/>
    <w:rsid w:val="00F11F09"/>
    <w:rsid w:val="00F1502A"/>
    <w:rsid w:val="00F1570A"/>
    <w:rsid w:val="00F1648E"/>
    <w:rsid w:val="00F24289"/>
    <w:rsid w:val="00F24508"/>
    <w:rsid w:val="00F2603B"/>
    <w:rsid w:val="00F31B55"/>
    <w:rsid w:val="00F37888"/>
    <w:rsid w:val="00F379B5"/>
    <w:rsid w:val="00F54E5C"/>
    <w:rsid w:val="00F627AE"/>
    <w:rsid w:val="00F73CB3"/>
    <w:rsid w:val="00F753CE"/>
    <w:rsid w:val="00F81826"/>
    <w:rsid w:val="00F840CB"/>
    <w:rsid w:val="00F8555C"/>
    <w:rsid w:val="00F861F5"/>
    <w:rsid w:val="00FB1996"/>
    <w:rsid w:val="00FC3E40"/>
    <w:rsid w:val="00FD3155"/>
    <w:rsid w:val="00FD66C2"/>
    <w:rsid w:val="00FD7741"/>
    <w:rsid w:val="00FE02F8"/>
    <w:rsid w:val="00FE0409"/>
    <w:rsid w:val="00FE2C50"/>
    <w:rsid w:val="00FE68C8"/>
    <w:rsid w:val="00FF005A"/>
    <w:rsid w:val="00FF1B98"/>
    <w:rsid w:val="00FF7674"/>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7BB823"/>
  <w15:chartTrackingRefBased/>
  <w15:docId w15:val="{29AB82D0-F3CC-4313-A3B0-DA72771181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B71C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7B71C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B71C0"/>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B71C0"/>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7B71C0"/>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7B71C0"/>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7B71C0"/>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7B71C0"/>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7B71C0"/>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71C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7B71C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B71C0"/>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B71C0"/>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7B71C0"/>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7B71C0"/>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7B71C0"/>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7B71C0"/>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7B71C0"/>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7B71C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B71C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B71C0"/>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B71C0"/>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7B71C0"/>
    <w:pPr>
      <w:spacing w:before="160"/>
      <w:jc w:val="center"/>
    </w:pPr>
    <w:rPr>
      <w:i/>
      <w:iCs/>
      <w:color w:val="404040" w:themeColor="text1" w:themeTint="BF"/>
    </w:rPr>
  </w:style>
  <w:style w:type="character" w:customStyle="1" w:styleId="QuoteChar">
    <w:name w:val="Quote Char"/>
    <w:basedOn w:val="DefaultParagraphFont"/>
    <w:link w:val="Quote"/>
    <w:uiPriority w:val="29"/>
    <w:rsid w:val="007B71C0"/>
    <w:rPr>
      <w:i/>
      <w:iCs/>
      <w:color w:val="404040" w:themeColor="text1" w:themeTint="BF"/>
    </w:rPr>
  </w:style>
  <w:style w:type="paragraph" w:styleId="ListParagraph">
    <w:name w:val="List Paragraph"/>
    <w:basedOn w:val="Normal"/>
    <w:uiPriority w:val="34"/>
    <w:qFormat/>
    <w:rsid w:val="007B71C0"/>
    <w:pPr>
      <w:ind w:left="720"/>
      <w:contextualSpacing/>
    </w:pPr>
  </w:style>
  <w:style w:type="character" w:styleId="IntenseEmphasis">
    <w:name w:val="Intense Emphasis"/>
    <w:basedOn w:val="DefaultParagraphFont"/>
    <w:uiPriority w:val="21"/>
    <w:qFormat/>
    <w:rsid w:val="007B71C0"/>
    <w:rPr>
      <w:i/>
      <w:iCs/>
      <w:color w:val="0F4761" w:themeColor="accent1" w:themeShade="BF"/>
    </w:rPr>
  </w:style>
  <w:style w:type="paragraph" w:styleId="IntenseQuote">
    <w:name w:val="Intense Quote"/>
    <w:basedOn w:val="Normal"/>
    <w:next w:val="Normal"/>
    <w:link w:val="IntenseQuoteChar"/>
    <w:uiPriority w:val="30"/>
    <w:qFormat/>
    <w:rsid w:val="007B71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B71C0"/>
    <w:rPr>
      <w:i/>
      <w:iCs/>
      <w:color w:val="0F4761" w:themeColor="accent1" w:themeShade="BF"/>
    </w:rPr>
  </w:style>
  <w:style w:type="character" w:styleId="IntenseReference">
    <w:name w:val="Intense Reference"/>
    <w:basedOn w:val="DefaultParagraphFont"/>
    <w:uiPriority w:val="32"/>
    <w:qFormat/>
    <w:rsid w:val="007B71C0"/>
    <w:rPr>
      <w:b/>
      <w:bCs/>
      <w:smallCaps/>
      <w:color w:val="0F4761" w:themeColor="accent1" w:themeShade="BF"/>
      <w:spacing w:val="5"/>
    </w:rPr>
  </w:style>
  <w:style w:type="character" w:styleId="PlaceholderText">
    <w:name w:val="Placeholder Text"/>
    <w:basedOn w:val="DefaultParagraphFont"/>
    <w:uiPriority w:val="99"/>
    <w:semiHidden/>
    <w:rsid w:val="00AD06A6"/>
    <w:rPr>
      <w:color w:val="666666"/>
    </w:rPr>
  </w:style>
  <w:style w:type="paragraph" w:styleId="Bibliography">
    <w:name w:val="Bibliography"/>
    <w:basedOn w:val="Normal"/>
    <w:next w:val="Normal"/>
    <w:uiPriority w:val="37"/>
    <w:unhideWhenUsed/>
    <w:rsid w:val="003D02F4"/>
  </w:style>
  <w:style w:type="paragraph" w:styleId="Caption">
    <w:name w:val="caption"/>
    <w:basedOn w:val="Normal"/>
    <w:next w:val="Normal"/>
    <w:uiPriority w:val="35"/>
    <w:unhideWhenUsed/>
    <w:qFormat/>
    <w:rsid w:val="00095E10"/>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g"/><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g"/><Relationship Id="rId11" Type="http://schemas.microsoft.com/office/2007/relationships/hdphoto" Target="media/hdphoto1.wdp"/><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B66EA1-72C5-49A8-BFC2-E0F5CE9E7C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3</TotalTime>
  <Pages>10</Pages>
  <Words>15617</Words>
  <Characters>89018</Characters>
  <Application>Microsoft Office Word</Application>
  <DocSecurity>0</DocSecurity>
  <Lines>741</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Smith</dc:creator>
  <cp:keywords/>
  <dc:description/>
  <cp:lastModifiedBy>Ethan Smith</cp:lastModifiedBy>
  <cp:revision>445</cp:revision>
  <cp:lastPrinted>2025-08-19T14:59:00Z</cp:lastPrinted>
  <dcterms:created xsi:type="dcterms:W3CDTF">2025-08-18T10:31:00Z</dcterms:created>
  <dcterms:modified xsi:type="dcterms:W3CDTF">2025-08-19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UyoKftJQ"/&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